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Pr="00707B23" w:rsidRDefault="00053CD9" w:rsidP="006678A1">
      <w:pPr>
        <w:spacing w:line="480" w:lineRule="auto"/>
        <w:jc w:val="center"/>
        <w:rPr>
          <w:b/>
          <w:bCs/>
          <w:sz w:val="28"/>
          <w:szCs w:val="32"/>
        </w:rPr>
      </w:pPr>
      <w:r w:rsidRPr="00707B23">
        <w:rPr>
          <w:b/>
          <w:bCs/>
          <w:sz w:val="28"/>
          <w:szCs w:val="32"/>
        </w:rPr>
        <w:t>Are prognostic type 2 diabetes risk prediction algorithms racially biased?</w:t>
      </w:r>
    </w:p>
    <w:p w14:paraId="16563FB4" w14:textId="77777777" w:rsidR="00053CD9" w:rsidRPr="00707B23" w:rsidRDefault="00053CD9" w:rsidP="006678A1">
      <w:pPr>
        <w:spacing w:line="480" w:lineRule="auto"/>
        <w:jc w:val="center"/>
        <w:rPr>
          <w:sz w:val="22"/>
        </w:rPr>
      </w:pPr>
    </w:p>
    <w:p w14:paraId="7AAE3778" w14:textId="33AEE47D" w:rsidR="00CE35D9" w:rsidRPr="00707B23" w:rsidRDefault="00CE35D9" w:rsidP="006678A1">
      <w:pPr>
        <w:spacing w:line="480" w:lineRule="auto"/>
        <w:jc w:val="center"/>
        <w:rPr>
          <w:sz w:val="22"/>
          <w:szCs w:val="22"/>
        </w:rPr>
      </w:pPr>
      <w:r w:rsidRPr="00707B23">
        <w:rPr>
          <w:sz w:val="22"/>
          <w:szCs w:val="22"/>
        </w:rPr>
        <w:t xml:space="preserve">Héléne </w:t>
      </w:r>
      <w:del w:id="0" w:author="Toinét Cronjé" w:date="2022-01-29T14:03:00Z">
        <w:r w:rsidRPr="00707B23" w:rsidDel="006F4C0A">
          <w:rPr>
            <w:sz w:val="22"/>
            <w:szCs w:val="22"/>
          </w:rPr>
          <w:delText xml:space="preserve">Toinét </w:delText>
        </w:r>
      </w:del>
      <w:ins w:id="1" w:author="Toinét Cronjé" w:date="2022-01-29T14:03:00Z">
        <w:r w:rsidR="006F4C0A" w:rsidRPr="00707B23">
          <w:rPr>
            <w:sz w:val="22"/>
            <w:szCs w:val="22"/>
          </w:rPr>
          <w:t xml:space="preserve">T. </w:t>
        </w:r>
      </w:ins>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07B23" w:rsidRDefault="00853145" w:rsidP="006678A1">
      <w:pPr>
        <w:spacing w:line="480" w:lineRule="auto"/>
        <w:jc w:val="both"/>
        <w:rPr>
          <w:sz w:val="22"/>
          <w:szCs w:val="22"/>
        </w:rPr>
      </w:pPr>
      <w:r w:rsidRPr="00707B23">
        <w:rPr>
          <w:sz w:val="22"/>
          <w:szCs w:val="22"/>
        </w:rPr>
        <w:t>Bartholinsgade 6Q</w:t>
      </w:r>
    </w:p>
    <w:p w14:paraId="2C90A7C9" w14:textId="77777777" w:rsidR="00853145" w:rsidRPr="00707B23" w:rsidRDefault="00853145" w:rsidP="006678A1">
      <w:pPr>
        <w:spacing w:line="480" w:lineRule="auto"/>
        <w:jc w:val="both"/>
        <w:rPr>
          <w:sz w:val="22"/>
          <w:szCs w:val="22"/>
        </w:rPr>
      </w:pPr>
      <w:r w:rsidRPr="00707B23">
        <w:rPr>
          <w:sz w:val="22"/>
          <w:szCs w:val="22"/>
        </w:rPr>
        <w:t>DK-1356 Copenhagen K</w:t>
      </w:r>
    </w:p>
    <w:p w14:paraId="44819074" w14:textId="77777777" w:rsidR="00853145" w:rsidRPr="00707B23" w:rsidRDefault="00853145" w:rsidP="006678A1">
      <w:pPr>
        <w:spacing w:line="480" w:lineRule="auto"/>
        <w:jc w:val="both"/>
        <w:rPr>
          <w:sz w:val="22"/>
          <w:szCs w:val="22"/>
        </w:rPr>
      </w:pPr>
      <w:r w:rsidRPr="00707B23">
        <w:rPr>
          <w:sz w:val="22"/>
          <w:szCs w:val="22"/>
        </w:rPr>
        <w:t>Denmark</w:t>
      </w:r>
    </w:p>
    <w:p w14:paraId="398F8217" w14:textId="77777777" w:rsidR="00853145" w:rsidRPr="00707B23" w:rsidRDefault="00853145" w:rsidP="006678A1">
      <w:pPr>
        <w:spacing w:line="480" w:lineRule="auto"/>
        <w:jc w:val="both"/>
        <w:rPr>
          <w:sz w:val="22"/>
          <w:szCs w:val="22"/>
        </w:rPr>
      </w:pPr>
      <w:r w:rsidRPr="00707B23">
        <w:rPr>
          <w:sz w:val="22"/>
          <w:szCs w:val="22"/>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761BA218"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currently 296</w:t>
      </w:r>
    </w:p>
    <w:p w14:paraId="66D86A0F" w14:textId="792B7AE1"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currently 342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5B27E8E0"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1999-2010) from the National Health and Nutrition Examination Survey (NHANES) sampled in six independent two-year batches. A total of 14,638 adults without a prior diagnosis of T2D and with fasting blood samples available were included in our analysis. Multiple imputation was applied to the six survey batches for the purpose of calculating race- and year-specific average predicted incidences for T2D according to three landmark prognostic algorithms. Summary calibration of the models was performed by comparing the calculated average predicted T2D incidences with observed incidences extracted from the US Diabetes Surveillance System across racial groups.</w:t>
      </w:r>
    </w:p>
    <w:p w14:paraId="470E020B" w14:textId="2977381D"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777777"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are currently considered for adoption in healthcare in the US healthcar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77777777" w:rsidR="00C328C0" w:rsidRPr="00707B23" w:rsidRDefault="00C328C0" w:rsidP="00C328C0">
      <w:pPr>
        <w:spacing w:after="160" w:line="480" w:lineRule="auto"/>
        <w:rPr>
          <w:sz w:val="22"/>
        </w:rPr>
      </w:pPr>
      <w:r w:rsidRPr="00707B23">
        <w:rPr>
          <w:sz w:val="22"/>
        </w:rPr>
        <w:t>Using data from the National Health and Nutrition Examination Survey, we provide evidence that landmark prognostic 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5125254C"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ins w:id="2" w:author="Toinét Cronjé" w:date="2022-01-29T14:26:00Z">
        <w:r w:rsidR="000D25E1" w:rsidRPr="00707B23">
          <w:rPr>
            <w:sz w:val="22"/>
          </w:rPr>
          <w:t xml:space="preserve">average </w:t>
        </w:r>
      </w:ins>
      <w:r w:rsidR="00C328C0" w:rsidRPr="00707B23">
        <w:rPr>
          <w:sz w:val="22"/>
        </w:rPr>
        <w:t xml:space="preserve">population </w:t>
      </w:r>
      <w:ins w:id="3" w:author="Toinét Cronjé" w:date="2022-01-29T14:26:00Z">
        <w:r w:rsidR="000D25E1">
          <w:rPr>
            <w:sz w:val="22"/>
          </w:rPr>
          <w:t xml:space="preserve">prevalence </w:t>
        </w:r>
      </w:ins>
      <w:del w:id="4" w:author="Toinét Cronjé" w:date="2022-01-29T14:26:00Z">
        <w:r w:rsidR="00C328C0" w:rsidRPr="00707B23" w:rsidDel="000D25E1">
          <w:rPr>
            <w:sz w:val="22"/>
          </w:rPr>
          <w:delText xml:space="preserve">average </w:delText>
        </w:r>
      </w:del>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are 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ins w:id="5" w:author="Toinét Cronjé" w:date="2022-01-29T14:29:00Z">
        <w:r w:rsidR="000D25E1">
          <w:rPr>
            <w:sz w:val="22"/>
          </w:rPr>
          <w:t xml:space="preserve">Improving </w:t>
        </w:r>
      </w:ins>
      <w:del w:id="6" w:author="Toinét Cronjé" w:date="2022-01-29T14:29:00Z">
        <w:r w:rsidRPr="00707B23" w:rsidDel="000D25E1">
          <w:rPr>
            <w:sz w:val="22"/>
          </w:rPr>
          <w:delText>Thus, reducing</w:delText>
        </w:r>
      </w:del>
      <w:r w:rsidRPr="00707B23">
        <w:rPr>
          <w:sz w:val="22"/>
        </w:rPr>
        <w:t xml:space="preserve"> healthcare processes that perpetuate inequalities will</w:t>
      </w:r>
      <w:ins w:id="7" w:author="Toinét Cronjé" w:date="2022-01-29T14:29:00Z">
        <w:r w:rsidR="000D25E1">
          <w:rPr>
            <w:sz w:val="22"/>
          </w:rPr>
          <w:t>, therefore,</w:t>
        </w:r>
      </w:ins>
      <w:r w:rsidRPr="00707B23">
        <w:rPr>
          <w:sz w:val="22"/>
        </w:rPr>
        <w:t xml:space="preserve"> not only improve individual human lives, but </w:t>
      </w:r>
      <w:ins w:id="8" w:author="Toinét Cronjé" w:date="2022-01-29T14:28:00Z">
        <w:r w:rsidR="000D25E1">
          <w:rPr>
            <w:sz w:val="22"/>
          </w:rPr>
          <w:t xml:space="preserve">benefit </w:t>
        </w:r>
      </w:ins>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5F9D579C"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commentRangeStart w:id="9"/>
      <w:del w:id="10" w:author="Toinét Cronjé" w:date="2022-01-29T14:30:00Z">
        <w:r w:rsidRPr="00707B23" w:rsidDel="000D25E1">
          <w:rPr>
            <w:sz w:val="22"/>
          </w:rPr>
          <w:delText>emerged as</w:delText>
        </w:r>
      </w:del>
      <w:commentRangeEnd w:id="9"/>
      <w:r w:rsidR="000D25E1">
        <w:rPr>
          <w:rStyle w:val="CommentReference"/>
        </w:rPr>
        <w:commentReference w:id="9"/>
      </w:r>
      <w:ins w:id="11" w:author="Toinét Cronjé" w:date="2022-01-29T14:30:00Z">
        <w:r w:rsidR="000D25E1">
          <w:rPr>
            <w:sz w:val="22"/>
          </w:rPr>
          <w:t>can be</w:t>
        </w:r>
      </w:ins>
      <w:r w:rsidRPr="00707B23">
        <w:rPr>
          <w:sz w:val="22"/>
        </w:rPr>
        <w:t xml:space="preserve"> a powerful strategy to tackle the diabetes epidemic, as it allows early and targeted </w:t>
      </w:r>
      <w:del w:id="12" w:author="Toinét Cronjé" w:date="2022-01-29T14:36:00Z">
        <w:r w:rsidRPr="00707B23" w:rsidDel="00277A9D">
          <w:rPr>
            <w:sz w:val="22"/>
          </w:rPr>
          <w:delText xml:space="preserve">intervention and </w:delText>
        </w:r>
      </w:del>
      <w:r w:rsidRPr="00707B23">
        <w:rPr>
          <w:sz w:val="22"/>
        </w:rPr>
        <w:t>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del w:id="13" w:author="Toinét Cronjé" w:date="2022-01-29T14:46:00Z">
        <w:r w:rsidRPr="00707B23" w:rsidDel="00277A9D">
          <w:rPr>
            <w:sz w:val="22"/>
          </w:rPr>
          <w:delText xml:space="preserve">Notably, using prognostic risk prediction models, the </w:delText>
        </w:r>
      </w:del>
      <w:del w:id="14" w:author="Toinét Cronjé" w:date="2022-01-29T14:38:00Z">
        <w:r w:rsidRPr="00707B23" w:rsidDel="00277A9D">
          <w:rPr>
            <w:sz w:val="22"/>
          </w:rPr>
          <w:delText>United Kingdom’s</w:delText>
        </w:r>
      </w:del>
      <w:ins w:id="15" w:author="Toinét Cronjé" w:date="2022-01-29T14:46:00Z">
        <w:r w:rsidR="00277A9D">
          <w:rPr>
            <w:sz w:val="22"/>
          </w:rPr>
          <w:t xml:space="preserve">The </w:t>
        </w:r>
      </w:ins>
      <w:del w:id="16" w:author="Toinét Cronjé" w:date="2022-01-29T14:38:00Z">
        <w:r w:rsidRPr="00707B23" w:rsidDel="00277A9D">
          <w:rPr>
            <w:sz w:val="22"/>
          </w:rPr>
          <w:delText xml:space="preserve"> </w:delText>
        </w:r>
      </w:del>
      <w:r w:rsidRPr="00707B23">
        <w:rPr>
          <w:sz w:val="22"/>
        </w:rPr>
        <w:t>‘Healthier You: National Health Services Diabetes Prevention Programme’</w:t>
      </w:r>
      <w:ins w:id="17" w:author="Toinét Cronjé" w:date="2022-01-29T14:47:00Z">
        <w:r w:rsidR="00CB453A">
          <w:rPr>
            <w:sz w:val="22"/>
          </w:rPr>
          <w:t>, for example,</w:t>
        </w:r>
      </w:ins>
      <w:r w:rsidRPr="00707B23">
        <w:rPr>
          <w:sz w:val="22"/>
        </w:rPr>
        <w:t xml:space="preserve"> has </w:t>
      </w:r>
      <w:ins w:id="18" w:author="Toinét Cronjé" w:date="2022-01-29T14:38:00Z">
        <w:r w:rsidR="00277A9D">
          <w:rPr>
            <w:sz w:val="22"/>
          </w:rPr>
          <w:t>allowed the United Kingdom to</w:t>
        </w:r>
        <w:r w:rsidR="00277A9D" w:rsidRPr="00707B23">
          <w:rPr>
            <w:sz w:val="22"/>
          </w:rPr>
          <w:t xml:space="preserve"> </w:t>
        </w:r>
      </w:ins>
      <w:r w:rsidRPr="00707B23">
        <w:rPr>
          <w:sz w:val="22"/>
        </w:rPr>
        <w:t>identif</w:t>
      </w:r>
      <w:ins w:id="19" w:author="Toinét Cronjé" w:date="2022-01-29T14:38:00Z">
        <w:r w:rsidR="00277A9D">
          <w:rPr>
            <w:sz w:val="22"/>
          </w:rPr>
          <w:t>y</w:t>
        </w:r>
      </w:ins>
      <w:del w:id="20" w:author="Toinét Cronjé" w:date="2022-01-29T14:38:00Z">
        <w:r w:rsidRPr="00707B23" w:rsidDel="00277A9D">
          <w:rPr>
            <w:sz w:val="22"/>
          </w:rPr>
          <w:delText>ied</w:delText>
        </w:r>
      </w:del>
      <w:r w:rsidRPr="00707B23">
        <w:rPr>
          <w:sz w:val="22"/>
        </w:rPr>
        <w:t xml:space="preserve"> thousands of individuals at high risk of developing T2D, </w:t>
      </w:r>
      <w:ins w:id="21" w:author="Toinét Cronjé" w:date="2022-01-29T14:40:00Z">
        <w:r w:rsidR="00277A9D">
          <w:rPr>
            <w:sz w:val="22"/>
          </w:rPr>
          <w:t xml:space="preserve">thereby </w:t>
        </w:r>
      </w:ins>
      <w:del w:id="22" w:author="Toinét Cronjé" w:date="2022-01-29T14:40:00Z">
        <w:r w:rsidRPr="00707B23" w:rsidDel="00277A9D">
          <w:rPr>
            <w:sz w:val="22"/>
          </w:rPr>
          <w:delText xml:space="preserve">which </w:delText>
        </w:r>
      </w:del>
      <w:r w:rsidRPr="00707B23">
        <w:rPr>
          <w:sz w:val="22"/>
        </w:rPr>
        <w:t>enabl</w:t>
      </w:r>
      <w:ins w:id="23" w:author="Toinét Cronjé" w:date="2022-01-29T14:40:00Z">
        <w:r w:rsidR="00277A9D">
          <w:rPr>
            <w:sz w:val="22"/>
          </w:rPr>
          <w:t>ing</w:t>
        </w:r>
      </w:ins>
      <w:del w:id="24" w:author="Toinét Cronjé" w:date="2022-01-29T14:41:00Z">
        <w:r w:rsidRPr="00707B23" w:rsidDel="00277A9D">
          <w:rPr>
            <w:sz w:val="22"/>
          </w:rPr>
          <w:delText>ed</w:delText>
        </w:r>
      </w:del>
      <w:ins w:id="25" w:author="Toinét Cronjé" w:date="2022-01-29T14:44:00Z">
        <w:r w:rsidR="00277A9D">
          <w:rPr>
            <w:sz w:val="22"/>
          </w:rPr>
          <w:t xml:space="preserve"> the</w:t>
        </w:r>
      </w:ins>
      <w:r w:rsidRPr="00707B23">
        <w:rPr>
          <w:sz w:val="22"/>
        </w:rPr>
        <w:t xml:space="preserve"> early intervention </w:t>
      </w:r>
      <w:ins w:id="26" w:author="Toinét Cronjé" w:date="2022-01-29T14:41:00Z">
        <w:r w:rsidR="00277A9D">
          <w:rPr>
            <w:sz w:val="22"/>
          </w:rPr>
          <w:t xml:space="preserve">that successfully reduced their </w:t>
        </w:r>
      </w:ins>
      <w:del w:id="27" w:author="Toinét Cronjé" w:date="2022-01-29T14:41:00Z">
        <w:r w:rsidRPr="00707B23" w:rsidDel="00277A9D">
          <w:rPr>
            <w:sz w:val="22"/>
          </w:rPr>
          <w:delText xml:space="preserve">and the reduction of </w:delText>
        </w:r>
      </w:del>
      <w:r w:rsidRPr="00707B23">
        <w:rPr>
          <w:sz w:val="22"/>
        </w:rPr>
        <w:t xml:space="preserve">T2D risk </w:t>
      </w:r>
      <w:del w:id="28" w:author="Toinét Cronjé" w:date="2022-01-29T14:41:00Z">
        <w:r w:rsidRPr="00707B23" w:rsidDel="00277A9D">
          <w:rPr>
            <w:sz w:val="22"/>
          </w:rPr>
          <w:delText xml:space="preserve">of these individuals </w:delText>
        </w:r>
      </w:del>
      <w:r w:rsidRPr="00707B23">
        <w:rPr>
          <w:sz w:val="22"/>
        </w:rPr>
        <w:t xml:space="preserve">via </w:t>
      </w:r>
      <w:r w:rsidRPr="00707B23">
        <w:rPr>
          <w:sz w:val="22"/>
        </w:rPr>
        <w:lastRenderedPageBreak/>
        <w:t xml:space="preserve">structured support from </w:t>
      </w:r>
      <w:ins w:id="29" w:author="Toinét Cronjé" w:date="2022-01-29T14:42:00Z">
        <w:r w:rsidR="00277A9D">
          <w:rPr>
            <w:sz w:val="22"/>
          </w:rPr>
          <w:t xml:space="preserve">the </w:t>
        </w:r>
      </w:ins>
      <w:r w:rsidRPr="00707B23">
        <w:rPr>
          <w:sz w:val="22"/>
        </w:rPr>
        <w:t>healthcare</w:t>
      </w:r>
      <w:ins w:id="30" w:author="Toinét Cronjé" w:date="2022-01-29T14:42:00Z">
        <w:r w:rsidR="00277A9D">
          <w:rPr>
            <w:sz w:val="22"/>
          </w:rPr>
          <w:t xml:space="preserve"> sector</w:t>
        </w:r>
      </w:ins>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8AA9848" w:rsidR="006678A1" w:rsidRPr="00707B23" w:rsidRDefault="006678A1" w:rsidP="006678A1">
      <w:pPr>
        <w:spacing w:after="160" w:line="480" w:lineRule="auto"/>
        <w:rPr>
          <w:sz w:val="22"/>
        </w:rPr>
      </w:pPr>
      <w:r w:rsidRPr="00707B23">
        <w:rPr>
          <w:sz w:val="22"/>
        </w:rPr>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del w:id="31" w:author="Toinét Cronjé" w:date="2022-01-29T14:48:00Z">
        <w:r w:rsidRPr="00707B23" w:rsidDel="00CB453A">
          <w:rPr>
            <w:sz w:val="22"/>
          </w:rPr>
          <w:delText xml:space="preserve"> </w:delText>
        </w:r>
      </w:del>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w:t>
      </w:r>
      <w:del w:id="32" w:author="Toinét Cronjé" w:date="2022-01-29T14:48:00Z">
        <w:r w:rsidRPr="00707B23" w:rsidDel="00CB453A">
          <w:rPr>
            <w:sz w:val="22"/>
          </w:rPr>
          <w:delText xml:space="preserve">do </w:delText>
        </w:r>
      </w:del>
      <w:r w:rsidRPr="00707B23">
        <w:rPr>
          <w:sz w:val="22"/>
        </w:rPr>
        <w:t xml:space="preserve">expect the implementation of prognostic T2D prediction models in US, as well as other countries, in the near future, </w:t>
      </w:r>
      <w:ins w:id="33" w:author="Toinét Cronjé" w:date="2022-01-29T14:50:00Z">
        <w:r w:rsidR="00CB453A">
          <w:rPr>
            <w:sz w:val="22"/>
          </w:rPr>
          <w:t>largely due to financial incentive</w:t>
        </w:r>
      </w:ins>
      <w:ins w:id="34" w:author="Toinét Cronjé" w:date="2022-01-29T14:51:00Z">
        <w:r w:rsidR="00CB453A">
          <w:rPr>
            <w:sz w:val="22"/>
          </w:rPr>
          <w:t>.</w:t>
        </w:r>
      </w:ins>
      <w:ins w:id="35" w:author="Toinét Cronjé" w:date="2022-01-29T14:50:00Z">
        <w:r w:rsidR="00CB453A">
          <w:rPr>
            <w:sz w:val="22"/>
          </w:rPr>
          <w:t xml:space="preserve"> </w:t>
        </w:r>
      </w:ins>
      <w:del w:id="36" w:author="Toinét Cronjé" w:date="2022-01-29T14:51:00Z">
        <w:r w:rsidRPr="00707B23" w:rsidDel="00CB453A">
          <w:rPr>
            <w:sz w:val="22"/>
          </w:rPr>
          <w:delText>as p</w:delText>
        </w:r>
      </w:del>
      <w:ins w:id="37" w:author="Toinét Cronjé" w:date="2022-01-29T14:51:00Z">
        <w:r w:rsidR="00CB453A">
          <w:rPr>
            <w:sz w:val="22"/>
          </w:rPr>
          <w:t>P</w:t>
        </w:r>
      </w:ins>
      <w:r w:rsidRPr="00707B23">
        <w:rPr>
          <w:sz w:val="22"/>
        </w:rPr>
        <w:t xml:space="preserve">revention of T2D and its comorbidities (e.g. obesity, and cardiovascular diseases) and complications will be </w:t>
      </w:r>
      <w:del w:id="38" w:author="Toinét Cronjé" w:date="2022-01-29T14:54:00Z">
        <w:r w:rsidRPr="00707B23" w:rsidDel="00CB453A">
          <w:rPr>
            <w:sz w:val="22"/>
          </w:rPr>
          <w:delText xml:space="preserve">cheaper </w:delText>
        </w:r>
      </w:del>
      <w:ins w:id="39" w:author="Toinét Cronjé" w:date="2022-01-29T14:54:00Z">
        <w:r w:rsidR="00CB453A">
          <w:rPr>
            <w:sz w:val="22"/>
          </w:rPr>
          <w:t>more cost effective</w:t>
        </w:r>
        <w:r w:rsidR="00CB453A" w:rsidRPr="00707B23">
          <w:rPr>
            <w:sz w:val="22"/>
          </w:rPr>
          <w:t xml:space="preserve"> </w:t>
        </w:r>
      </w:ins>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431EA473" w:rsidR="006678A1" w:rsidRPr="00707B23" w:rsidRDefault="006678A1" w:rsidP="006678A1">
      <w:pPr>
        <w:spacing w:after="160" w:line="480" w:lineRule="auto"/>
        <w:rPr>
          <w:sz w:val="22"/>
        </w:rPr>
      </w:pP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ins w:id="40" w:author="Toinét Cronjé" w:date="2022-01-29T15:03:00Z">
        <w:r w:rsidR="00DE6A07">
          <w:rPr>
            <w:sz w:val="22"/>
          </w:rPr>
          <w:t>en</w:t>
        </w:r>
      </w:ins>
      <w:del w:id="41" w:author="Toinét Cronjé" w:date="2022-01-29T15:03:00Z">
        <w:r w:rsidRPr="00707B23" w:rsidDel="00DE6A07">
          <w:rPr>
            <w:sz w:val="22"/>
          </w:rPr>
          <w:delText xml:space="preserve">make </w:delText>
        </w:r>
      </w:del>
      <w:r w:rsidRPr="00707B23">
        <w:rPr>
          <w:sz w:val="22"/>
        </w:rPr>
        <w:t xml:space="preserve">sure that models are equitable. In this project we set out to investigate whether landmark </w:t>
      </w:r>
      <w:ins w:id="42" w:author="Toinét Cronjé" w:date="2022-01-29T15:04:00Z">
        <w:r w:rsidR="00DE6A07">
          <w:rPr>
            <w:sz w:val="22"/>
          </w:rPr>
          <w:t xml:space="preserve">US-based </w:t>
        </w:r>
      </w:ins>
      <w:r w:rsidRPr="00707B23">
        <w:rPr>
          <w:sz w:val="22"/>
        </w:rPr>
        <w:t>prognostic prediction models of T2D, that would currently be candidates for adoption in US</w:t>
      </w:r>
      <w:del w:id="43" w:author="Toinét Cronjé" w:date="2022-01-29T15:03:00Z">
        <w:r w:rsidRPr="00707B23" w:rsidDel="00DE6A07">
          <w:rPr>
            <w:sz w:val="22"/>
          </w:rPr>
          <w:delText>A</w:delText>
        </w:r>
      </w:del>
      <w:r w:rsidRPr="00707B23">
        <w:rPr>
          <w:sz w:val="22"/>
        </w:rPr>
        <w:t xml:space="preserve">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331FD232" w:rsidR="006678A1" w:rsidRPr="00707B23" w:rsidRDefault="006678A1" w:rsidP="006678A1">
      <w:pPr>
        <w:spacing w:after="160" w:line="480" w:lineRule="auto"/>
        <w:rPr>
          <w:sz w:val="22"/>
        </w:rPr>
      </w:pPr>
      <w:r w:rsidRPr="00707B23">
        <w:rPr>
          <w:sz w:val="22"/>
        </w:rPr>
        <w:t>The National Health and Nutrition Examination Survey (NHANES) is a repeated cross-sectional survey that provides a vast amount of publicly available health data on a nationally</w:t>
      </w:r>
      <w:ins w:id="44" w:author="Toinét Cronjé" w:date="2022-01-29T15:04:00Z">
        <w:r w:rsidR="00DE6A07">
          <w:rPr>
            <w:sz w:val="22"/>
          </w:rPr>
          <w:t xml:space="preserve"> </w:t>
        </w:r>
        <w:commentRangeStart w:id="45"/>
        <w:r w:rsidR="00DE6A07">
          <w:rPr>
            <w:sz w:val="22"/>
          </w:rPr>
          <w:t>randomly selected</w:t>
        </w:r>
      </w:ins>
      <w:commentRangeEnd w:id="45"/>
      <w:ins w:id="46" w:author="Toinét Cronjé" w:date="2022-01-29T15:05:00Z">
        <w:r w:rsidR="00DE6A07">
          <w:rPr>
            <w:rStyle w:val="CommentReference"/>
          </w:rPr>
          <w:commentReference w:id="45"/>
        </w:r>
      </w:ins>
      <w:ins w:id="47" w:author="Toinét Cronjé" w:date="2022-01-29T15:04:00Z">
        <w:r w:rsidR="00DE6A07">
          <w:rPr>
            <w:sz w:val="22"/>
          </w:rPr>
          <w:t xml:space="preserve"> </w:t>
        </w:r>
      </w:ins>
      <w:r w:rsidRPr="00707B23">
        <w:rPr>
          <w:sz w:val="22"/>
        </w:rPr>
        <w:t xml:space="preserve"> representative sample of the civilian, non-institutionalized US population in two-year intervals, since </w:t>
      </w:r>
      <w:commentRangeStart w:id="48"/>
      <w:r w:rsidRPr="00707B23">
        <w:rPr>
          <w:sz w:val="22"/>
        </w:rPr>
        <w:t>1999</w:t>
      </w:r>
      <w:commentRangeEnd w:id="48"/>
      <w:r w:rsidR="00DE6A07">
        <w:rPr>
          <w:rStyle w:val="CommentReference"/>
        </w:rPr>
        <w:commentReference w:id="48"/>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159BD693"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ins w:id="49" w:author="Toinét Cronjé" w:date="2022-01-29T15:07:00Z">
        <w:r w:rsidR="00DE6A07">
          <w:rPr>
            <w:sz w:val="22"/>
          </w:rPr>
          <w:t>ea</w:t>
        </w:r>
      </w:ins>
      <w:r w:rsidRPr="00707B23">
        <w:rPr>
          <w:sz w:val="22"/>
        </w:rPr>
        <w:t>r</w:t>
      </w:r>
      <w:del w:id="50" w:author="Toinét Cronjé" w:date="2022-01-29T15:07:00Z">
        <w:r w:rsidRPr="00707B23" w:rsidDel="00DE6A07">
          <w:rPr>
            <w:sz w:val="22"/>
          </w:rPr>
          <w:delText>s</w:delText>
        </w:r>
      </w:del>
      <w:r w:rsidRPr="00707B23">
        <w:rPr>
          <w:sz w:val="22"/>
        </w:rPr>
        <w:t xml:space="preserve"> batches (1999-2000, 2001-2002, …, 2009-2010</w:t>
      </w:r>
      <w:ins w:id="51" w:author="Toinét Cronjé" w:date="2022-01-29T17:28:00Z">
        <w:r w:rsidR="00776E82">
          <w:rPr>
            <w:sz w:val="22"/>
          </w:rPr>
          <w:t>; Figure 1</w:t>
        </w:r>
      </w:ins>
      <w:r w:rsidRPr="00707B23">
        <w:rPr>
          <w:sz w:val="22"/>
        </w:rPr>
        <w:t>).</w:t>
      </w:r>
      <w:r w:rsidR="007A27FF" w:rsidRPr="00707B23">
        <w:rPr>
          <w:sz w:val="22"/>
        </w:rPr>
        <w:t xml:space="preserve"> NHANES surveys after 2010 were not considered due to our analytical strategy (</w:t>
      </w:r>
      <w:ins w:id="52" w:author="Toinét Cronjé" w:date="2022-01-29T15:16:00Z">
        <w:r w:rsidR="00505D61">
          <w:rPr>
            <w:sz w:val="22"/>
          </w:rPr>
          <w:t xml:space="preserve">i.e. comparing </w:t>
        </w:r>
      </w:ins>
      <w:ins w:id="53" w:author="Toinét Cronjé" w:date="2022-01-29T15:17:00Z">
        <w:r w:rsidR="00505D61" w:rsidRPr="00707B23">
          <w:rPr>
            <w:sz w:val="22"/>
          </w:rPr>
          <w:t>estimated T2D incidences to national statistics</w:t>
        </w:r>
      </w:ins>
      <w:ins w:id="54" w:author="Toinét Cronjé" w:date="2022-01-29T17:27:00Z">
        <w:r w:rsidR="00776E82">
          <w:rPr>
            <w:sz w:val="22"/>
          </w:rPr>
          <w:t>;</w:t>
        </w:r>
      </w:ins>
      <w:ins w:id="55" w:author="Toinét Cronjé" w:date="2022-01-29T15:17:00Z">
        <w:r w:rsidR="00505D61" w:rsidRPr="00707B23">
          <w:rPr>
            <w:sz w:val="22"/>
          </w:rPr>
          <w:t xml:space="preserve"> </w:t>
        </w:r>
      </w:ins>
      <w:r w:rsidR="007A27FF" w:rsidRPr="00707B23">
        <w:rPr>
          <w:sz w:val="22"/>
        </w:rPr>
        <w:t>see Statistical analysis</w:t>
      </w:r>
      <w:del w:id="56" w:author="Toinét Cronjé" w:date="2022-01-29T15:08:00Z">
        <w:r w:rsidR="007A27FF" w:rsidRPr="00707B23" w:rsidDel="00DE6A07">
          <w:rPr>
            <w:sz w:val="22"/>
          </w:rPr>
          <w:delText xml:space="preserve"> below</w:delText>
        </w:r>
      </w:del>
      <w:r w:rsidR="007A27FF" w:rsidRPr="00707B23">
        <w:rPr>
          <w:sz w:val="22"/>
        </w:rPr>
        <w:t>)</w:t>
      </w:r>
      <w:ins w:id="57" w:author="Toinét Cronjé" w:date="2022-01-29T17:27:00Z">
        <w:r w:rsidR="00776E82">
          <w:rPr>
            <w:sz w:val="22"/>
          </w:rPr>
          <w:t>.</w:t>
        </w:r>
      </w:ins>
      <w:del w:id="58" w:author="Toinét Cronjé" w:date="2022-01-29T17:27:00Z">
        <w:r w:rsidR="007A27FF" w:rsidRPr="00707B23" w:rsidDel="00776E82">
          <w:rPr>
            <w:sz w:val="22"/>
          </w:rPr>
          <w:delText>, namely, as</w:delText>
        </w:r>
      </w:del>
      <w:del w:id="59" w:author="Toinét Cronjé" w:date="2022-01-29T15:17:00Z">
        <w:r w:rsidR="007A27FF" w:rsidRPr="00707B23" w:rsidDel="00505D61">
          <w:rPr>
            <w:sz w:val="22"/>
          </w:rPr>
          <w:delText xml:space="preserve"> estimated T2D incidences couldn’t be compared to national statistics</w:delText>
        </w:r>
      </w:del>
      <w:r w:rsidR="007A27FF" w:rsidRPr="00707B23">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prior or </w:t>
      </w:r>
      <w:commentRangeStart w:id="60"/>
      <w:r w:rsidRPr="00707B23">
        <w:rPr>
          <w:sz w:val="22"/>
        </w:rPr>
        <w:t xml:space="preserve">prevalent T2D </w:t>
      </w:r>
      <w:commentRangeEnd w:id="60"/>
      <w:r w:rsidR="00776E82">
        <w:rPr>
          <w:rStyle w:val="CommentReference"/>
        </w:rPr>
        <w:commentReference w:id="60"/>
      </w:r>
      <w:r w:rsidRPr="00707B23">
        <w:rPr>
          <w:sz w:val="22"/>
        </w:rPr>
        <w:t>(based on self-report and medication use), and those younger than 18 years (n=8,023) were excluded</w:t>
      </w:r>
      <w:ins w:id="61" w:author="Toinét Cronjé" w:date="2022-01-29T17:27:00Z">
        <w:r w:rsidR="00776E82">
          <w:rPr>
            <w:sz w:val="22"/>
          </w:rPr>
          <w:t>.</w:t>
        </w:r>
      </w:ins>
      <w:del w:id="62" w:author="Toinét Cronjé" w:date="2022-01-29T17:27:00Z">
        <w:r w:rsidRPr="00707B23" w:rsidDel="00776E82">
          <w:rPr>
            <w:sz w:val="22"/>
          </w:rPr>
          <w:delText>;</w:delText>
        </w:r>
      </w:del>
      <w:r w:rsidRPr="00707B23">
        <w:rPr>
          <w:sz w:val="22"/>
        </w:rPr>
        <w:t xml:space="preserve"> </w:t>
      </w:r>
      <w:del w:id="63" w:author="Toinét Cronjé" w:date="2022-01-29T17:28:00Z">
        <w:r w:rsidRPr="00707B23" w:rsidDel="00776E82">
          <w:rPr>
            <w:sz w:val="22"/>
          </w:rPr>
          <w:delText>t</w:delText>
        </w:r>
      </w:del>
      <w:ins w:id="64" w:author="Toinét Cronjé" w:date="2022-01-29T17:28:00Z">
        <w:r w:rsidR="00776E82">
          <w:rPr>
            <w:sz w:val="22"/>
          </w:rPr>
          <w:t>T</w:t>
        </w:r>
      </w:ins>
      <w:r w:rsidRPr="00707B23">
        <w:rPr>
          <w:sz w:val="22"/>
        </w:rPr>
        <w:t xml:space="preserve">he final </w:t>
      </w:r>
      <w:del w:id="65" w:author="Toinét Cronjé" w:date="2022-01-29T17:28:00Z">
        <w:r w:rsidRPr="00707B23" w:rsidDel="00776E82">
          <w:rPr>
            <w:sz w:val="22"/>
          </w:rPr>
          <w:delText xml:space="preserve">total </w:delText>
        </w:r>
      </w:del>
      <w:r w:rsidRPr="00707B23">
        <w:rPr>
          <w:sz w:val="22"/>
        </w:rPr>
        <w:t>sample used for our analysis consisted of 14,638 individuals</w:t>
      </w:r>
      <w:ins w:id="66" w:author="Toinét Cronjé" w:date="2022-01-29T17:28:00Z">
        <w:r w:rsidR="00776E82">
          <w:rPr>
            <w:sz w:val="22"/>
          </w:rPr>
          <w:t xml:space="preserve"> (Figure 1)</w:t>
        </w:r>
      </w:ins>
      <w:r w:rsidRPr="00707B23">
        <w:rPr>
          <w:sz w:val="22"/>
        </w:rPr>
        <w:t>.</w:t>
      </w:r>
      <w:del w:id="67" w:author="Toinét Cronjé" w:date="2022-01-29T17:28:00Z">
        <w:r w:rsidRPr="00707B23" w:rsidDel="00776E82">
          <w:rPr>
            <w:sz w:val="22"/>
          </w:rPr>
          <w:delText xml:space="preserve"> The sample selection and analytic strategy is shown on Figure 1</w:delText>
        </w:r>
      </w:del>
      <w:r w:rsidRPr="00707B23">
        <w:rPr>
          <w:sz w:val="22"/>
        </w:rPr>
        <w:t>. The NHANES was subject to ethics review by the National Center for Health Statistics Research Ethics Review Board and approval was obtained bi-annually between each full proposal review. All participants provided</w:t>
      </w:r>
      <w:ins w:id="68" w:author="Toinét Cronjé" w:date="2022-01-29T17:29:00Z">
        <w:r w:rsidR="00776E82">
          <w:rPr>
            <w:sz w:val="22"/>
          </w:rPr>
          <w:t xml:space="preserve"> voluntary</w:t>
        </w:r>
      </w:ins>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lastRenderedPageBreak/>
        <w:t>Prediction models</w:t>
      </w:r>
    </w:p>
    <w:p w14:paraId="28098F26" w14:textId="04464BBF" w:rsidR="006678A1" w:rsidRPr="00707B23" w:rsidRDefault="006678A1" w:rsidP="006678A1">
      <w:pPr>
        <w:spacing w:after="160" w:line="480" w:lineRule="auto"/>
        <w:rPr>
          <w:sz w:val="22"/>
        </w:rPr>
      </w:pPr>
      <w:r w:rsidRPr="00707B23">
        <w:rPr>
          <w:sz w:val="22"/>
        </w:rPr>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 xml:space="preserve">els developed in </w:t>
      </w:r>
      <w:commentRangeStart w:id="69"/>
      <w:r w:rsidR="00113BF3" w:rsidRPr="00707B23">
        <w:rPr>
          <w:sz w:val="22"/>
        </w:rPr>
        <w:t>North America</w:t>
      </w:r>
      <w:r w:rsidRPr="00707B23">
        <w:rPr>
          <w:sz w:val="22"/>
        </w:rPr>
        <w:t xml:space="preserve"> </w:t>
      </w:r>
      <w:commentRangeEnd w:id="69"/>
      <w:r w:rsidR="0071275E">
        <w:rPr>
          <w:rStyle w:val="CommentReference"/>
        </w:rPr>
        <w:commentReference w:id="69"/>
      </w:r>
      <w:r w:rsidRPr="00707B23">
        <w:rPr>
          <w:sz w:val="22"/>
        </w:rPr>
        <w:t xml:space="preserve">(n=5). The enhanced Atherosclerosis Risk in Communities (ARIC) model and the Diabetes Population Risk Tool (DPoRT) were excluded due to unavailable features in NHANES, and an ambiguous model definition, respectively. </w:t>
      </w:r>
      <w:ins w:id="70" w:author="Toinét Cronjé" w:date="2022-01-29T17:39:00Z">
        <w:r w:rsidR="0071275E">
          <w:rPr>
            <w:sz w:val="22"/>
          </w:rPr>
          <w:t xml:space="preserve">Our analyses, therefore, included </w:t>
        </w:r>
      </w:ins>
      <w:del w:id="71" w:author="Toinét Cronjé" w:date="2022-01-29T17:39:00Z">
        <w:r w:rsidRPr="00707B23" w:rsidDel="0071275E">
          <w:rPr>
            <w:sz w:val="22"/>
          </w:rPr>
          <w:delText>Thus,</w:delText>
        </w:r>
      </w:del>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del w:id="72" w:author="Toinét Cronjé" w:date="2022-01-29T17:40:00Z">
        <w:r w:rsidRPr="00707B23" w:rsidDel="0071275E">
          <w:rPr>
            <w:sz w:val="22"/>
          </w:rPr>
          <w:delText xml:space="preserve">were included in our analyses </w:delText>
        </w:r>
      </w:del>
      <w:r w:rsidRPr="00707B23">
        <w:rPr>
          <w:sz w:val="22"/>
        </w:rPr>
        <w:t>(</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529FF6BB" w:rsidR="006678A1" w:rsidRPr="00707B23" w:rsidRDefault="007871A0" w:rsidP="006678A1">
      <w:pPr>
        <w:spacing w:after="160" w:line="480" w:lineRule="auto"/>
        <w:rPr>
          <w:sz w:val="22"/>
        </w:rPr>
      </w:pPr>
      <w:commentRangeStart w:id="73"/>
      <w:ins w:id="74" w:author="Toinét Cronjé" w:date="2022-01-29T17:56:00Z">
        <w:r>
          <w:rPr>
            <w:sz w:val="22"/>
          </w:rPr>
          <w:t xml:space="preserve">The following data were extracted from the NHANES database and applied to each of the </w:t>
        </w:r>
      </w:ins>
      <w:ins w:id="75" w:author="Toinét Cronjé" w:date="2022-01-29T17:57:00Z">
        <w:r>
          <w:rPr>
            <w:sz w:val="22"/>
          </w:rPr>
          <w:t xml:space="preserve">three </w:t>
        </w:r>
      </w:ins>
      <w:ins w:id="76" w:author="Toinét Cronjé" w:date="2022-01-29T17:56:00Z">
        <w:r>
          <w:rPr>
            <w:sz w:val="22"/>
          </w:rPr>
          <w:t>models in</w:t>
        </w:r>
      </w:ins>
      <w:ins w:id="77" w:author="Toinét Cronjé" w:date="2022-01-29T17:57:00Z">
        <w:r>
          <w:rPr>
            <w:sz w:val="22"/>
          </w:rPr>
          <w:t xml:space="preserve"> </w:t>
        </w:r>
      </w:ins>
      <w:ins w:id="78" w:author="Toinét Cronjé" w:date="2022-01-29T17:58:00Z">
        <w:r>
          <w:rPr>
            <w:sz w:val="22"/>
          </w:rPr>
          <w:t>accordance to the authors’ guidelines.</w:t>
        </w:r>
      </w:ins>
      <w:ins w:id="79" w:author="Toinét Cronjé" w:date="2022-01-29T17:56:00Z">
        <w:r>
          <w:rPr>
            <w:sz w:val="22"/>
          </w:rPr>
          <w:t xml:space="preserve"> </w:t>
        </w:r>
      </w:ins>
      <w:commentRangeEnd w:id="73"/>
      <w:ins w:id="80" w:author="Toinét Cronjé" w:date="2022-01-29T17:58:00Z">
        <w:r>
          <w:rPr>
            <w:rStyle w:val="CommentReference"/>
          </w:rPr>
          <w:commentReference w:id="73"/>
        </w:r>
      </w:ins>
      <w:r w:rsidR="006678A1" w:rsidRPr="00707B23">
        <w:rPr>
          <w:sz w:val="22"/>
        </w:rPr>
        <w:t xml:space="preserve">Continuous predictors included </w:t>
      </w:r>
      <w:del w:id="81" w:author="Toinét Cronjé" w:date="2022-01-29T18:01:00Z">
        <w:r w:rsidR="006678A1" w:rsidRPr="00707B23" w:rsidDel="00012D48">
          <w:rPr>
            <w:sz w:val="22"/>
          </w:rPr>
          <w:delText xml:space="preserve">in the three models were </w:delText>
        </w:r>
      </w:del>
      <w:r w:rsidR="006678A1" w:rsidRPr="00707B23">
        <w:rPr>
          <w:sz w:val="22"/>
        </w:rPr>
        <w:t xml:space="preserve">age (years), </w:t>
      </w:r>
      <w:del w:id="82" w:author="Toinét Cronjé" w:date="2022-01-29T19:15:00Z">
        <w:r w:rsidR="006678A1" w:rsidRPr="00707B23" w:rsidDel="0019143D">
          <w:rPr>
            <w:sz w:val="22"/>
          </w:rPr>
          <w:delText xml:space="preserve">BMI </w:delText>
        </w:r>
      </w:del>
      <w:ins w:id="83" w:author="Toinét Cronjé" w:date="2022-01-29T19:15:00Z">
        <w:r w:rsidR="0019143D">
          <w:rPr>
            <w:sz w:val="22"/>
          </w:rPr>
          <w:t>body mass index</w:t>
        </w:r>
        <w:r w:rsidR="0019143D" w:rsidRPr="00707B23">
          <w:rPr>
            <w:sz w:val="22"/>
          </w:rPr>
          <w:t xml:space="preserve"> </w:t>
        </w:r>
      </w:ins>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ins w:id="84" w:author="Toinét Cronjé" w:date="2022-01-29T18:01:00Z">
        <w:r w:rsidR="00012D48">
          <w:rPr>
            <w:sz w:val="22"/>
          </w:rPr>
          <w:t>,</w:t>
        </w:r>
      </w:ins>
      <w:r w:rsidR="006678A1" w:rsidRPr="00707B23">
        <w:rPr>
          <w:sz w:val="22"/>
        </w:rPr>
        <w:t xml:space="preserve"> and triglycerides (mmol/L). Race was </w:t>
      </w:r>
      <w:del w:id="85" w:author="Toinét Cronjé" w:date="2022-01-29T18:02:00Z">
        <w:r w:rsidR="006678A1" w:rsidRPr="00707B23" w:rsidDel="00012D48">
          <w:rPr>
            <w:sz w:val="22"/>
          </w:rPr>
          <w:delText xml:space="preserve">used </w:delText>
        </w:r>
      </w:del>
      <w:ins w:id="86" w:author="Toinét Cronjé" w:date="2022-01-29T18:02:00Z">
        <w:r w:rsidR="00012D48">
          <w:rPr>
            <w:sz w:val="22"/>
          </w:rPr>
          <w:t>extracted</w:t>
        </w:r>
        <w:r w:rsidR="00012D48" w:rsidRPr="00707B23">
          <w:rPr>
            <w:sz w:val="22"/>
          </w:rPr>
          <w:t xml:space="preserve"> </w:t>
        </w:r>
      </w:ins>
      <w:r w:rsidR="006678A1" w:rsidRPr="00707B23">
        <w:rPr>
          <w:sz w:val="22"/>
        </w:rPr>
        <w:t xml:space="preserve">as a categorical predictor (Hispanic [Mexican American and other Hispanic], non-Hispanic Black, non-Hispanic White, Other). Binary predictors were sex (male/female), </w:t>
      </w:r>
      <w:ins w:id="87" w:author="Toinét Cronjé" w:date="2022-01-29T18:04:00Z">
        <w:r w:rsidR="00012D48" w:rsidRPr="00707B23">
          <w:rPr>
            <w:sz w:val="22"/>
          </w:rPr>
          <w:t>anti-hypertensive medication use (yes/no)</w:t>
        </w:r>
        <w:r w:rsidR="00012D48">
          <w:rPr>
            <w:sz w:val="22"/>
          </w:rPr>
          <w:t xml:space="preserve">, and </w:t>
        </w:r>
      </w:ins>
      <w:r w:rsidR="006678A1" w:rsidRPr="00707B23">
        <w:rPr>
          <w:sz w:val="22"/>
        </w:rPr>
        <w:t xml:space="preserve">family history of diabetes (yes/no; yes when participants answered in the affirmative to any of the specific family members questioned explicitly </w:t>
      </w:r>
      <w:del w:id="88" w:author="Toinét Cronjé" w:date="2022-01-29T18:03:00Z">
        <w:r w:rsidR="006678A1" w:rsidRPr="00707B23" w:rsidDel="00012D48">
          <w:rPr>
            <w:sz w:val="22"/>
          </w:rPr>
          <w:delText xml:space="preserve">in </w:delText>
        </w:r>
      </w:del>
      <w:ins w:id="89" w:author="Toinét Cronjé" w:date="2022-01-29T18:03:00Z">
        <w:r w:rsidR="00012D48">
          <w:rPr>
            <w:sz w:val="22"/>
          </w:rPr>
          <w:t>betwee</w:t>
        </w:r>
      </w:ins>
      <w:ins w:id="90" w:author="Toinét Cronjé" w:date="2022-01-29T18:04:00Z">
        <w:r w:rsidR="00012D48">
          <w:rPr>
            <w:sz w:val="22"/>
          </w:rPr>
          <w:t>n</w:t>
        </w:r>
      </w:ins>
      <w:ins w:id="91" w:author="Toinét Cronjé" w:date="2022-01-29T18:03:00Z">
        <w:r w:rsidR="00012D48">
          <w:rPr>
            <w:sz w:val="22"/>
          </w:rPr>
          <w:t xml:space="preserve"> the</w:t>
        </w:r>
        <w:r w:rsidR="00012D48" w:rsidRPr="00707B23">
          <w:rPr>
            <w:sz w:val="22"/>
          </w:rPr>
          <w:t xml:space="preserve"> </w:t>
        </w:r>
      </w:ins>
      <w:r w:rsidR="006678A1" w:rsidRPr="00707B23">
        <w:rPr>
          <w:sz w:val="22"/>
        </w:rPr>
        <w:t>1999</w:t>
      </w:r>
      <w:ins w:id="92" w:author="Toinét Cronjé" w:date="2022-01-29T18:03:00Z">
        <w:r w:rsidR="00012D48">
          <w:rPr>
            <w:sz w:val="22"/>
          </w:rPr>
          <w:t xml:space="preserve"> and </w:t>
        </w:r>
      </w:ins>
      <w:del w:id="93" w:author="Toinét Cronjé" w:date="2022-01-29T18:03:00Z">
        <w:r w:rsidR="006678A1" w:rsidRPr="00707B23" w:rsidDel="00012D48">
          <w:rPr>
            <w:sz w:val="22"/>
          </w:rPr>
          <w:delText>-</w:delText>
        </w:r>
      </w:del>
      <w:r w:rsidR="006678A1" w:rsidRPr="00707B23">
        <w:rPr>
          <w:sz w:val="22"/>
        </w:rPr>
        <w:t>2004</w:t>
      </w:r>
      <w:ins w:id="94" w:author="Toinét Cronjé" w:date="2022-01-29T18:03:00Z">
        <w:r w:rsidR="00012D48">
          <w:rPr>
            <w:sz w:val="22"/>
          </w:rPr>
          <w:t xml:space="preserve"> surveys</w:t>
        </w:r>
      </w:ins>
      <w:r w:rsidR="006678A1" w:rsidRPr="00707B23">
        <w:rPr>
          <w:sz w:val="22"/>
        </w:rPr>
        <w:t>, and from 2005 when participants answered yes to the single question of whether a close relative has diabetes)</w:t>
      </w:r>
      <w:del w:id="95" w:author="Toinét Cronjé" w:date="2022-01-29T18:04:00Z">
        <w:r w:rsidR="006678A1" w:rsidRPr="00707B23" w:rsidDel="00012D48">
          <w:rPr>
            <w:sz w:val="22"/>
          </w:rPr>
          <w:delText>, and anti-hypertensive medication use (yes/no)</w:delText>
        </w:r>
      </w:del>
      <w:r w:rsidR="006678A1" w:rsidRPr="00707B23">
        <w:rPr>
          <w:sz w:val="22"/>
        </w:rPr>
        <w:t>.</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0E730B66" w14:textId="7FC1CAD4" w:rsidR="006678A1" w:rsidRPr="00707B23" w:rsidDel="0019143D" w:rsidRDefault="006678A1" w:rsidP="006678A1">
      <w:pPr>
        <w:spacing w:after="160" w:line="480" w:lineRule="auto"/>
        <w:rPr>
          <w:del w:id="96" w:author="Toinét Cronjé" w:date="2022-01-29T19:24:00Z"/>
          <w:sz w:val="22"/>
        </w:rPr>
      </w:pPr>
      <w:r w:rsidRPr="00707B23">
        <w:rPr>
          <w:sz w:val="22"/>
        </w:rPr>
        <w:t>All analyses wer</w:t>
      </w:r>
      <w:r w:rsidR="00113BF3" w:rsidRPr="00707B23">
        <w:rPr>
          <w:sz w:val="22"/>
        </w:rPr>
        <w:t>e undertaken using R 4.1.2</w:t>
      </w:r>
      <w:ins w:id="97" w:author="Toinét Cronjé" w:date="2022-01-29T19:20:00Z">
        <w:r w:rsidR="0019143D">
          <w:rPr>
            <w:sz w:val="22"/>
          </w:rPr>
          <w:t xml:space="preserve"> </w:t>
        </w:r>
        <w:r w:rsidR="0019143D" w:rsidRPr="0019143D">
          <w:rPr>
            <w:sz w:val="22"/>
            <w:highlight w:val="yellow"/>
            <w:rPrChange w:id="98" w:author="Toinét Cronjé" w:date="2022-01-29T19:20:00Z">
              <w:rPr>
                <w:sz w:val="22"/>
              </w:rPr>
            </w:rPrChange>
          </w:rPr>
          <w:t>(ref)</w:t>
        </w:r>
      </w:ins>
      <w:r w:rsidRPr="00707B23">
        <w:rPr>
          <w:sz w:val="22"/>
        </w:rPr>
        <w:t xml:space="preserve">. </w:t>
      </w:r>
      <w:del w:id="99" w:author="Toinét Cronjé" w:date="2022-01-29T19:23:00Z">
        <w:r w:rsidRPr="00707B23" w:rsidDel="0019143D">
          <w:rPr>
            <w:sz w:val="22"/>
          </w:rPr>
          <w:delText xml:space="preserve">Our core analysis began by calculating predicted incidences for each individual according to the three utilized models. We subsequently calculated race- </w:delText>
        </w:r>
        <w:r w:rsidRPr="00707B23" w:rsidDel="0019143D">
          <w:rPr>
            <w:sz w:val="22"/>
          </w:rPr>
          <w:lastRenderedPageBreak/>
          <w:delText>and year-specific average predicted incidences (and 95% confidence intervals [CIs]) for each survey batch.</w:delText>
        </w:r>
      </w:del>
    </w:p>
    <w:p w14:paraId="6E88EFFD" w14:textId="7337E80E" w:rsidR="006678A1" w:rsidRPr="00707B23" w:rsidDel="0019143D" w:rsidRDefault="006678A1" w:rsidP="006678A1">
      <w:pPr>
        <w:spacing w:after="160" w:line="480" w:lineRule="auto"/>
        <w:rPr>
          <w:del w:id="100" w:author="Toinét Cronjé" w:date="2022-01-29T19:24:00Z"/>
          <w:sz w:val="22"/>
        </w:rPr>
      </w:pPr>
    </w:p>
    <w:p w14:paraId="6E8F71F4" w14:textId="77777777" w:rsidR="0019143D" w:rsidRDefault="006678A1" w:rsidP="006678A1">
      <w:pPr>
        <w:spacing w:after="160" w:line="480" w:lineRule="auto"/>
        <w:rPr>
          <w:ins w:id="101" w:author="Toinét Cronjé" w:date="2022-01-29T19:23:00Z"/>
          <w:sz w:val="22"/>
        </w:rPr>
      </w:pPr>
      <w:del w:id="102" w:author="Toinét Cronjé" w:date="2022-01-29T19:23:00Z">
        <w:r w:rsidRPr="00707B23" w:rsidDel="0019143D">
          <w:rPr>
            <w:sz w:val="22"/>
          </w:rPr>
          <w:delText xml:space="preserve">This </w:delText>
        </w:r>
      </w:del>
      <w:ins w:id="103" w:author="Toinét Cronjé" w:date="2022-01-29T19:23:00Z">
        <w:r w:rsidR="0019143D" w:rsidRPr="00707B23">
          <w:rPr>
            <w:sz w:val="22"/>
          </w:rPr>
          <w:t>Th</w:t>
        </w:r>
        <w:r w:rsidR="0019143D">
          <w:rPr>
            <w:sz w:val="22"/>
          </w:rPr>
          <w:t>e</w:t>
        </w:r>
        <w:r w:rsidR="0019143D" w:rsidRPr="00707B23">
          <w:rPr>
            <w:sz w:val="22"/>
          </w:rPr>
          <w:t xml:space="preserve"> </w:t>
        </w:r>
      </w:ins>
      <w:ins w:id="104" w:author="Toinét Cronjé" w:date="2022-01-29T19:21:00Z">
        <w:r w:rsidR="0019143D">
          <w:rPr>
            <w:sz w:val="22"/>
          </w:rPr>
          <w:t xml:space="preserve">NHANES data were extracted and </w:t>
        </w:r>
      </w:ins>
      <w:ins w:id="105" w:author="Toinét Cronjé" w:date="2022-01-29T19:22:00Z">
        <w:r w:rsidR="0019143D">
          <w:rPr>
            <w:sz w:val="22"/>
          </w:rPr>
          <w:t xml:space="preserve">prepared for </w:t>
        </w:r>
      </w:ins>
      <w:r w:rsidRPr="00707B23">
        <w:rPr>
          <w:sz w:val="22"/>
        </w:rPr>
        <w:t xml:space="preserve">analysis </w:t>
      </w:r>
      <w:ins w:id="106" w:author="Toinét Cronjé" w:date="2022-01-29T19:22:00Z">
        <w:r w:rsidR="0019143D">
          <w:rPr>
            <w:sz w:val="22"/>
          </w:rPr>
          <w:t xml:space="preserve">using the </w:t>
        </w:r>
      </w:ins>
      <w:del w:id="107" w:author="Toinét Cronjé" w:date="2022-01-29T19:22:00Z">
        <w:r w:rsidRPr="00707B23" w:rsidDel="0019143D">
          <w:rPr>
            <w:sz w:val="22"/>
          </w:rPr>
          <w:delText>was undertaken in the</w:delText>
        </w:r>
      </w:del>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based on the average missingness in 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ins w:id="108" w:author="Toinét Cronjé" w:date="2022-01-29T19:23:00Z"/>
          <w:sz w:val="22"/>
        </w:rPr>
      </w:pPr>
    </w:p>
    <w:p w14:paraId="166BB5FF" w14:textId="4AFC13AA" w:rsidR="006678A1" w:rsidRPr="00707B23" w:rsidRDefault="0019143D" w:rsidP="006678A1">
      <w:pPr>
        <w:spacing w:after="160" w:line="480" w:lineRule="auto"/>
        <w:rPr>
          <w:sz w:val="22"/>
        </w:rPr>
      </w:pPr>
      <w:ins w:id="109" w:author="Toinét Cronjé" w:date="2022-01-29T19:23:00Z">
        <w:r w:rsidRPr="00707B23">
          <w:rPr>
            <w:sz w:val="22"/>
          </w:rPr>
          <w:t xml:space="preserve">Our core analysis </w:t>
        </w:r>
      </w:ins>
      <w:ins w:id="110" w:author="Toinét Cronjé" w:date="2022-01-29T19:24:00Z">
        <w:r>
          <w:rPr>
            <w:sz w:val="22"/>
          </w:rPr>
          <w:t>involved</w:t>
        </w:r>
      </w:ins>
      <w:ins w:id="111" w:author="Toinét Cronjé" w:date="2022-01-29T19:23:00Z">
        <w:r w:rsidRPr="00707B23">
          <w:rPr>
            <w:sz w:val="22"/>
          </w:rPr>
          <w:t xml:space="preserve"> calculating </w:t>
        </w:r>
      </w:ins>
      <w:ins w:id="112" w:author="Toinét Cronjé" w:date="2022-01-29T19:24:00Z">
        <w:r>
          <w:rPr>
            <w:sz w:val="22"/>
          </w:rPr>
          <w:t xml:space="preserve">the </w:t>
        </w:r>
      </w:ins>
      <w:ins w:id="113" w:author="Toinét Cronjé" w:date="2022-01-29T19:23:00Z">
        <w:r w:rsidRPr="00707B23">
          <w:rPr>
            <w:sz w:val="22"/>
          </w:rPr>
          <w:t>predicted</w:t>
        </w:r>
      </w:ins>
      <w:ins w:id="114" w:author="Toinét Cronjé" w:date="2022-01-29T19:24:00Z">
        <w:r>
          <w:rPr>
            <w:sz w:val="22"/>
          </w:rPr>
          <w:t xml:space="preserve"> T2D</w:t>
        </w:r>
      </w:ins>
      <w:ins w:id="115" w:author="Toinét Cronjé" w:date="2022-01-29T19:23:00Z">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ins>
      <w:ins w:id="116" w:author="Toinét Cronjé" w:date="2022-01-29T19:24:00Z">
        <w:r>
          <w:rPr>
            <w:sz w:val="22"/>
          </w:rPr>
          <w:t xml:space="preserve"> </w:t>
        </w:r>
      </w:ins>
      <w:r w:rsidR="006678A1" w:rsidRPr="00707B23">
        <w:rPr>
          <w:sz w:val="22"/>
        </w:rPr>
        <w:t xml:space="preserve">Cumulative </w:t>
      </w:r>
      <w:ins w:id="117" w:author="Toinét Cronjé" w:date="2022-01-29T19:24:00Z">
        <w:r>
          <w:rPr>
            <w:sz w:val="22"/>
          </w:rPr>
          <w:t xml:space="preserve">T2D </w:t>
        </w:r>
      </w:ins>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commentRangeStart w:id="118"/>
      <w:r w:rsidRPr="00707B23">
        <w:rPr>
          <w:rFonts w:ascii="Times New Roman" w:hAnsi="Times New Roman"/>
        </w:rPr>
        <w:lastRenderedPageBreak/>
        <w:t>Results</w:t>
      </w:r>
      <w:commentRangeEnd w:id="118"/>
      <w:r w:rsidR="007A27FF" w:rsidRPr="00707B23">
        <w:rPr>
          <w:rStyle w:val="CommentReference"/>
          <w:rFonts w:ascii="Times New Roman" w:eastAsia="ヒラギノ角ゴ Pro W3" w:hAnsi="Times New Roman"/>
          <w:b w:val="0"/>
          <w:bCs w:val="0"/>
          <w:kern w:val="0"/>
        </w:rPr>
        <w:commentReference w:id="118"/>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84EFEC3" w:rsidR="006678A1" w:rsidRPr="00707B23" w:rsidRDefault="001126A4" w:rsidP="006678A1">
      <w:pPr>
        <w:spacing w:after="160" w:line="480" w:lineRule="auto"/>
        <w:rPr>
          <w:sz w:val="22"/>
        </w:rPr>
      </w:pPr>
      <w:ins w:id="119" w:author="Toinét Cronjé" w:date="2022-01-29T20:57:00Z">
        <w:r>
          <w:rPr>
            <w:sz w:val="22"/>
          </w:rPr>
          <w:t xml:space="preserve">In 2020, </w:t>
        </w:r>
      </w:ins>
      <w:commentRangeStart w:id="120"/>
      <w:commentRangeStart w:id="121"/>
      <w:del w:id="122" w:author="Toinét Cronjé" w:date="2022-01-29T20:57:00Z">
        <w:r w:rsidR="00E459B2" w:rsidRPr="00707B23" w:rsidDel="001126A4">
          <w:rPr>
            <w:sz w:val="22"/>
          </w:rPr>
          <w:delText>T</w:delText>
        </w:r>
      </w:del>
      <w:ins w:id="123" w:author="Toinét Cronjé" w:date="2022-01-29T20:57:00Z">
        <w:r>
          <w:rPr>
            <w:sz w:val="22"/>
          </w:rPr>
          <w:t>t</w:t>
        </w:r>
      </w:ins>
      <w:r w:rsidR="00E459B2" w:rsidRPr="00707B23">
        <w:rPr>
          <w:sz w:val="22"/>
        </w:rPr>
        <w:t xml:space="preserve">he US population </w:t>
      </w:r>
      <w:del w:id="124" w:author="Toinét Cronjé" w:date="2022-01-29T20:58:00Z">
        <w:r w:rsidR="00E459B2" w:rsidRPr="00707B23" w:rsidDel="001126A4">
          <w:rPr>
            <w:sz w:val="22"/>
          </w:rPr>
          <w:delText>is</w:delText>
        </w:r>
      </w:del>
      <w:r w:rsidR="00E459B2" w:rsidRPr="00707B23">
        <w:rPr>
          <w:sz w:val="22"/>
        </w:rPr>
        <w:t xml:space="preserve"> constituted </w:t>
      </w:r>
      <w:del w:id="125" w:author="Toinét Cronjé" w:date="2022-01-29T20:58:00Z">
        <w:r w:rsidR="00E459B2" w:rsidRPr="00707B23" w:rsidDel="001126A4">
          <w:rPr>
            <w:sz w:val="22"/>
            <w:highlight w:val="yellow"/>
          </w:rPr>
          <w:delText xml:space="preserve">by </w:delText>
        </w:r>
      </w:del>
      <w:del w:id="126" w:author="Toinét Cronjé" w:date="2022-01-29T20:32:00Z">
        <w:r w:rsidR="00E459B2" w:rsidRPr="00707B23" w:rsidDel="00083247">
          <w:rPr>
            <w:sz w:val="22"/>
            <w:highlight w:val="yellow"/>
          </w:rPr>
          <w:delText>xx</w:delText>
        </w:r>
      </w:del>
      <w:ins w:id="127" w:author="Toinét Cronjé" w:date="2022-01-29T20:53:00Z">
        <w:r w:rsidR="007315BC">
          <w:rPr>
            <w:sz w:val="22"/>
            <w:highlight w:val="yellow"/>
          </w:rPr>
          <w:t>61.6</w:t>
        </w:r>
      </w:ins>
      <w:r w:rsidR="00E459B2" w:rsidRPr="00707B23">
        <w:rPr>
          <w:sz w:val="22"/>
          <w:highlight w:val="yellow"/>
        </w:rPr>
        <w:t xml:space="preserve">% non-Hispanic Whites, </w:t>
      </w:r>
      <w:ins w:id="128" w:author="Toinét Cronjé" w:date="2022-01-29T20:44:00Z">
        <w:r w:rsidR="007315BC">
          <w:rPr>
            <w:sz w:val="22"/>
            <w:highlight w:val="yellow"/>
          </w:rPr>
          <w:t>18.7</w:t>
        </w:r>
      </w:ins>
      <w:ins w:id="129" w:author="Toinét Cronjé" w:date="2022-01-29T20:45:00Z">
        <w:r w:rsidR="007315BC">
          <w:rPr>
            <w:sz w:val="22"/>
            <w:highlight w:val="yellow"/>
          </w:rPr>
          <w:t xml:space="preserve">% Hispanic, </w:t>
        </w:r>
      </w:ins>
      <w:del w:id="130" w:author="Toinét Cronjé" w:date="2022-01-29T20:32:00Z">
        <w:r w:rsidR="00E459B2" w:rsidRPr="00707B23" w:rsidDel="00083247">
          <w:rPr>
            <w:sz w:val="22"/>
            <w:highlight w:val="yellow"/>
          </w:rPr>
          <w:delText>xx</w:delText>
        </w:r>
      </w:del>
      <w:ins w:id="131" w:author="Toinét Cronjé" w:date="2022-01-29T20:32:00Z">
        <w:r w:rsidR="00083247">
          <w:rPr>
            <w:sz w:val="22"/>
            <w:highlight w:val="yellow"/>
          </w:rPr>
          <w:t>1</w:t>
        </w:r>
      </w:ins>
      <w:ins w:id="132" w:author="Toinét Cronjé" w:date="2022-01-29T20:44:00Z">
        <w:r w:rsidR="007315BC">
          <w:rPr>
            <w:sz w:val="22"/>
            <w:highlight w:val="yellow"/>
          </w:rPr>
          <w:t>2</w:t>
        </w:r>
      </w:ins>
      <w:ins w:id="133" w:author="Toinét Cronjé" w:date="2022-01-29T20:32:00Z">
        <w:r w:rsidR="00083247">
          <w:rPr>
            <w:sz w:val="22"/>
            <w:highlight w:val="yellow"/>
          </w:rPr>
          <w:t>.</w:t>
        </w:r>
        <w:r w:rsidR="007315BC">
          <w:rPr>
            <w:sz w:val="22"/>
            <w:highlight w:val="yellow"/>
          </w:rPr>
          <w:t>4</w:t>
        </w:r>
      </w:ins>
      <w:r w:rsidR="00E459B2" w:rsidRPr="00707B23">
        <w:rPr>
          <w:sz w:val="22"/>
          <w:highlight w:val="yellow"/>
        </w:rPr>
        <w:t xml:space="preserve">% </w:t>
      </w:r>
      <w:ins w:id="134" w:author="Toinét Cronjé" w:date="2022-01-29T20:32:00Z">
        <w:r w:rsidR="00083247">
          <w:rPr>
            <w:sz w:val="22"/>
            <w:highlight w:val="yellow"/>
          </w:rPr>
          <w:t xml:space="preserve">non-Hispanic </w:t>
        </w:r>
      </w:ins>
      <w:r w:rsidR="00E459B2" w:rsidRPr="00707B23">
        <w:rPr>
          <w:sz w:val="22"/>
          <w:highlight w:val="yellow"/>
        </w:rPr>
        <w:t xml:space="preserve">Blacks, </w:t>
      </w:r>
      <w:del w:id="135" w:author="Toinét Cronjé" w:date="2022-01-29T20:57:00Z">
        <w:r w:rsidR="00E459B2" w:rsidRPr="00707B23" w:rsidDel="007315BC">
          <w:rPr>
            <w:sz w:val="22"/>
            <w:highlight w:val="yellow"/>
          </w:rPr>
          <w:delText xml:space="preserve">xx% Hispanic </w:delText>
        </w:r>
      </w:del>
      <w:r w:rsidR="00E459B2" w:rsidRPr="00707B23">
        <w:rPr>
          <w:sz w:val="22"/>
          <w:highlight w:val="yellow"/>
        </w:rPr>
        <w:t xml:space="preserve">and </w:t>
      </w:r>
      <w:del w:id="136" w:author="Toinét Cronjé" w:date="2022-01-29T20:57:00Z">
        <w:r w:rsidR="00E459B2" w:rsidRPr="00707B23" w:rsidDel="007315BC">
          <w:rPr>
            <w:sz w:val="22"/>
            <w:highlight w:val="yellow"/>
          </w:rPr>
          <w:delText>xx</w:delText>
        </w:r>
      </w:del>
      <w:ins w:id="137" w:author="Toinét Cronjé" w:date="2022-01-29T20:57:00Z">
        <w:r w:rsidR="007315BC">
          <w:rPr>
            <w:sz w:val="22"/>
            <w:highlight w:val="yellow"/>
          </w:rPr>
          <w:t>7,3</w:t>
        </w:r>
      </w:ins>
      <w:r w:rsidR="00E459B2" w:rsidRPr="00707B23">
        <w:rPr>
          <w:sz w:val="22"/>
          <w:highlight w:val="yellow"/>
        </w:rPr>
        <w:t>%</w:t>
      </w:r>
      <w:r w:rsidR="00E459B2" w:rsidRPr="00707B23">
        <w:rPr>
          <w:sz w:val="22"/>
        </w:rPr>
        <w:t xml:space="preserve"> other</w:t>
      </w:r>
      <w:commentRangeEnd w:id="120"/>
      <w:r w:rsidR="00A84FBA" w:rsidRPr="00707B23">
        <w:rPr>
          <w:rStyle w:val="CommentReference"/>
        </w:rPr>
        <w:commentReference w:id="120"/>
      </w:r>
      <w:commentRangeEnd w:id="121"/>
      <w:r>
        <w:rPr>
          <w:rStyle w:val="CommentReference"/>
        </w:rPr>
        <w:commentReference w:id="121"/>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ins w:id="138" w:author="Toinét Cronjé" w:date="2022-01-29T19:31:00Z">
        <w:r w:rsidR="00D36813">
          <w:rPr>
            <w:sz w:val="22"/>
          </w:rPr>
          <w:t xml:space="preserve">Overall, </w:t>
        </w:r>
      </w:ins>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ins w:id="139" w:author="Toinét Cronjé" w:date="2022-01-29T19:32:00Z">
        <w:r w:rsidR="00D36813">
          <w:rPr>
            <w:sz w:val="22"/>
          </w:rPr>
          <w:t xml:space="preserve">, although </w:t>
        </w:r>
      </w:ins>
      <w:ins w:id="140" w:author="Toinét Cronjé" w:date="2022-01-29T20:22:00Z">
        <w:r w:rsidR="00511512">
          <w:rPr>
            <w:sz w:val="22"/>
          </w:rPr>
          <w:t xml:space="preserve">incidences </w:t>
        </w:r>
      </w:ins>
      <w:ins w:id="141" w:author="Toinét Cronjé" w:date="2022-01-29T20:23:00Z">
        <w:r w:rsidR="00511512">
          <w:rPr>
            <w:sz w:val="22"/>
          </w:rPr>
          <w:t xml:space="preserve">still </w:t>
        </w:r>
      </w:ins>
      <w:ins w:id="142" w:author="Toinét Cronjé" w:date="2022-01-29T20:22:00Z">
        <w:r w:rsidR="00511512">
          <w:rPr>
            <w:sz w:val="22"/>
          </w:rPr>
          <w:t xml:space="preserve">remain higher than what </w:t>
        </w:r>
      </w:ins>
      <w:ins w:id="143" w:author="Toinét Cronjé" w:date="2022-01-29T20:23:00Z">
        <w:r w:rsidR="00511512">
          <w:rPr>
            <w:sz w:val="22"/>
          </w:rPr>
          <w:t xml:space="preserve">they were </w:t>
        </w:r>
      </w:ins>
      <w:ins w:id="144" w:author="Toinét Cronjé" w:date="2022-01-29T20:22:00Z">
        <w:r w:rsidR="00511512">
          <w:rPr>
            <w:sz w:val="22"/>
          </w:rPr>
          <w:t>in 2000</w:t>
        </w:r>
      </w:ins>
      <w:r w:rsidR="006678A1" w:rsidRPr="00707B23">
        <w:rPr>
          <w:sz w:val="22"/>
        </w:rPr>
        <w:t xml:space="preserve">. There </w:t>
      </w:r>
      <w:ins w:id="145" w:author="Toinét Cronjé" w:date="2022-01-29T21:00:00Z">
        <w:r>
          <w:rPr>
            <w:sz w:val="22"/>
          </w:rPr>
          <w:t xml:space="preserve">continues to be </w:t>
        </w:r>
      </w:ins>
      <w:commentRangeStart w:id="146"/>
      <w:del w:id="147" w:author="Toinét Cronjé" w:date="2022-01-29T21:00:00Z">
        <w:r w:rsidR="006678A1" w:rsidRPr="00707B23" w:rsidDel="001126A4">
          <w:rPr>
            <w:sz w:val="22"/>
          </w:rPr>
          <w:delText>was</w:delText>
        </w:r>
      </w:del>
      <w:r w:rsidR="006678A1" w:rsidRPr="00707B23">
        <w:rPr>
          <w:sz w:val="22"/>
        </w:rPr>
        <w:t xml:space="preserve"> </w:t>
      </w:r>
      <w:commentRangeEnd w:id="146"/>
      <w:r>
        <w:rPr>
          <w:rStyle w:val="CommentReference"/>
        </w:rPr>
        <w:commentReference w:id="146"/>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7C53E1DA" w:rsidR="006678A1" w:rsidRPr="00707B23" w:rsidRDefault="006678A1" w:rsidP="006678A1">
      <w:pPr>
        <w:spacing w:after="160" w:line="480" w:lineRule="auto"/>
        <w:rPr>
          <w:sz w:val="22"/>
        </w:rPr>
      </w:pPr>
      <w:commentRangeStart w:id="148"/>
      <w:commentRangeStart w:id="149"/>
      <w:r w:rsidRPr="00707B23">
        <w:rPr>
          <w:sz w:val="22"/>
        </w:rPr>
        <w:t>Predicted average incidences for each examined T2D model were compared with cumulative incidences calculated from the US Diabetes Surveillance System</w:t>
      </w:r>
      <w:commentRangeEnd w:id="148"/>
      <w:r w:rsidR="00A84FBA" w:rsidRPr="00707B23">
        <w:rPr>
          <w:rStyle w:val="CommentReference"/>
        </w:rPr>
        <w:commentReference w:id="148"/>
      </w:r>
      <w:commentRangeEnd w:id="149"/>
      <w:r w:rsidR="001126A4">
        <w:rPr>
          <w:rStyle w:val="CommentReference"/>
        </w:rPr>
        <w:commentReference w:id="149"/>
      </w:r>
      <w:r w:rsidRPr="00707B23">
        <w:rPr>
          <w:sz w:val="22"/>
        </w:rPr>
        <w:t>.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ins w:id="150" w:author="Toinét Cronjé" w:date="2022-01-29T21:09:00Z">
        <w:r w:rsidR="00981989">
          <w:rPr>
            <w:sz w:val="22"/>
          </w:rPr>
          <w:t xml:space="preserve"> and </w:t>
        </w:r>
      </w:ins>
      <w:del w:id="151" w:author="Toinét Cronjé" w:date="2022-01-29T21:09:00Z">
        <w:r w:rsidRPr="00707B23" w:rsidDel="00981989">
          <w:rPr>
            <w:sz w:val="22"/>
          </w:rPr>
          <w:delText>-</w:delText>
        </w:r>
      </w:del>
      <w:r w:rsidRPr="00707B23">
        <w:rPr>
          <w:sz w:val="22"/>
        </w:rPr>
        <w:t xml:space="preserve">2010, to obtain race-stratified predicted estimates until 2017 (Supplemental Table 4).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56948B2" w:rsidR="006678A1" w:rsidRPr="00707B23" w:rsidRDefault="006678A1" w:rsidP="006678A1">
      <w:pPr>
        <w:spacing w:after="160" w:line="480" w:lineRule="auto"/>
        <w:rPr>
          <w:sz w:val="22"/>
        </w:rPr>
      </w:pPr>
      <w:r w:rsidRPr="00707B23">
        <w:rPr>
          <w:sz w:val="22"/>
        </w:rPr>
        <w:lastRenderedPageBreak/>
        <w:t xml:space="preserve">While the Framingham Offspring Risk Score </w:t>
      </w:r>
      <w:commentRangeStart w:id="152"/>
      <w:del w:id="153" w:author="Toinét Cronjé" w:date="2022-01-29T21:10:00Z">
        <w:r w:rsidRPr="00707B23" w:rsidDel="00981989">
          <w:rPr>
            <w:sz w:val="22"/>
          </w:rPr>
          <w:delText xml:space="preserve">overestimates </w:delText>
        </w:r>
        <w:commentRangeEnd w:id="152"/>
        <w:r w:rsidR="00981989" w:rsidDel="00981989">
          <w:rPr>
            <w:rStyle w:val="CommentReference"/>
          </w:rPr>
          <w:commentReference w:id="152"/>
        </w:r>
      </w:del>
      <w:ins w:id="154" w:author="Toinét Cronjé" w:date="2022-01-29T21:10:00Z">
        <w:r w:rsidR="00981989" w:rsidRPr="00707B23">
          <w:rPr>
            <w:sz w:val="22"/>
          </w:rPr>
          <w:t>overestimate</w:t>
        </w:r>
        <w:r w:rsidR="00981989">
          <w:rPr>
            <w:sz w:val="22"/>
          </w:rPr>
          <w:t xml:space="preserve">d </w:t>
        </w:r>
      </w:ins>
      <w:r w:rsidRPr="00707B23">
        <w:rPr>
          <w:sz w:val="22"/>
        </w:rPr>
        <w:t xml:space="preserve">T2D </w:t>
      </w:r>
      <w:del w:id="155" w:author="Toinét Cronjé" w:date="2022-01-29T21:10:00Z">
        <w:r w:rsidRPr="00707B23" w:rsidDel="00981989">
          <w:rPr>
            <w:sz w:val="22"/>
          </w:rPr>
          <w:delText xml:space="preserve">risk </w:delText>
        </w:r>
      </w:del>
      <w:ins w:id="156" w:author="Toinét Cronjé" w:date="2022-01-29T21:10:00Z">
        <w:r w:rsidR="00981989">
          <w:rPr>
            <w:sz w:val="22"/>
          </w:rPr>
          <w:t>incidence</w:t>
        </w:r>
        <w:r w:rsidR="00981989" w:rsidRPr="00707B23">
          <w:rPr>
            <w:sz w:val="22"/>
          </w:rPr>
          <w:t xml:space="preserve"> </w:t>
        </w:r>
      </w:ins>
      <w:r w:rsidRPr="00707B23">
        <w:rPr>
          <w:sz w:val="22"/>
        </w:rPr>
        <w:t xml:space="preserve">for non-Hispanic Whites, it </w:t>
      </w:r>
      <w:del w:id="157" w:author="Toinét Cronjé" w:date="2022-01-29T21:10:00Z">
        <w:r w:rsidRPr="00707B23" w:rsidDel="00981989">
          <w:rPr>
            <w:sz w:val="22"/>
          </w:rPr>
          <w:delText xml:space="preserve">underestimates </w:delText>
        </w:r>
      </w:del>
      <w:ins w:id="158" w:author="Toinét Cronjé" w:date="2022-01-29T21:10:00Z">
        <w:r w:rsidR="00981989" w:rsidRPr="00707B23">
          <w:rPr>
            <w:sz w:val="22"/>
          </w:rPr>
          <w:t>underestimate</w:t>
        </w:r>
        <w:r w:rsidR="00981989">
          <w:rPr>
            <w:sz w:val="22"/>
          </w:rPr>
          <w:t>d</w:t>
        </w:r>
        <w:r w:rsidR="00981989" w:rsidRPr="00707B23">
          <w:rPr>
            <w:sz w:val="22"/>
          </w:rPr>
          <w:t xml:space="preserve"> </w:t>
        </w:r>
      </w:ins>
      <w:r w:rsidRPr="00707B23">
        <w:rPr>
          <w:sz w:val="22"/>
        </w:rPr>
        <w:t xml:space="preserve">risk for non-Hispanic Blacks and Hispanics. The </w:t>
      </w:r>
      <w:ins w:id="159" w:author="Toinét Cronjé" w:date="2022-01-29T21:11:00Z">
        <w:r w:rsidR="00981989">
          <w:rPr>
            <w:sz w:val="22"/>
          </w:rPr>
          <w:t xml:space="preserve">ARIC and </w:t>
        </w:r>
        <w:r w:rsidR="00981989" w:rsidRPr="00981989">
          <w:rPr>
            <w:sz w:val="22"/>
          </w:rPr>
          <w:t xml:space="preserve">San Antonio </w:t>
        </w:r>
      </w:ins>
      <w:ins w:id="160" w:author="Toinét Cronjé" w:date="2022-01-29T21:12:00Z">
        <w:r w:rsidR="00981989">
          <w:rPr>
            <w:sz w:val="22"/>
          </w:rPr>
          <w:t xml:space="preserve">Risk Models </w:t>
        </w:r>
      </w:ins>
      <w:del w:id="161" w:author="Toinét Cronjé" w:date="2022-01-29T21:12:00Z">
        <w:r w:rsidRPr="00707B23" w:rsidDel="00981989">
          <w:rPr>
            <w:sz w:val="22"/>
          </w:rPr>
          <w:delText>other two models</w:delText>
        </w:r>
      </w:del>
      <w:r w:rsidRPr="00707B23">
        <w:rPr>
          <w:sz w:val="22"/>
        </w:rPr>
        <w:t xml:space="preserve"> overestimate</w:t>
      </w:r>
      <w:ins w:id="162" w:author="Toinét Cronjé" w:date="2022-01-29T21:12:00Z">
        <w:r w:rsidR="00981989">
          <w:rPr>
            <w:sz w:val="22"/>
          </w:rPr>
          <w:t>d</w:t>
        </w:r>
      </w:ins>
      <w:r w:rsidRPr="00707B23">
        <w:rPr>
          <w:sz w:val="22"/>
        </w:rPr>
        <w:t xml:space="preserve"> T2D </w:t>
      </w:r>
      <w:del w:id="163" w:author="Toinét Cronjé" w:date="2022-01-29T21:12:00Z">
        <w:r w:rsidRPr="00707B23" w:rsidDel="00981989">
          <w:rPr>
            <w:sz w:val="22"/>
          </w:rPr>
          <w:delText xml:space="preserve">risk </w:delText>
        </w:r>
      </w:del>
      <w:ins w:id="164" w:author="Toinét Cronjé" w:date="2022-01-29T21:12:00Z">
        <w:r w:rsidR="00981989">
          <w:rPr>
            <w:sz w:val="22"/>
          </w:rPr>
          <w:t>incidence</w:t>
        </w:r>
        <w:r w:rsidR="00981989" w:rsidRPr="00707B23">
          <w:rPr>
            <w:sz w:val="22"/>
          </w:rPr>
          <w:t xml:space="preserve"> </w:t>
        </w:r>
      </w:ins>
      <w:r w:rsidRPr="00707B23">
        <w:rPr>
          <w:sz w:val="22"/>
        </w:rPr>
        <w:t xml:space="preserve">for all </w:t>
      </w:r>
      <w:ins w:id="165" w:author="Toinét Cronjé" w:date="2022-01-29T21:12:00Z">
        <w:r w:rsidR="00981989">
          <w:rPr>
            <w:sz w:val="22"/>
          </w:rPr>
          <w:t xml:space="preserve">tested </w:t>
        </w:r>
      </w:ins>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del w:id="166" w:author="Toinét Cronjé" w:date="2022-01-29T21:13:00Z">
        <w:r w:rsidRPr="00707B23" w:rsidDel="00981989">
          <w:rPr>
            <w:sz w:val="22"/>
          </w:rPr>
          <w:delText>real-life</w:delText>
        </w:r>
      </w:del>
      <w:ins w:id="167" w:author="Toinét Cronjé" w:date="2022-01-29T21:13:00Z">
        <w:r w:rsidR="00981989">
          <w:rPr>
            <w:sz w:val="22"/>
          </w:rPr>
          <w:t>true</w:t>
        </w:r>
      </w:ins>
      <w:r w:rsidRPr="00707B23">
        <w:rPr>
          <w:sz w:val="22"/>
        </w:rPr>
        <w:t xml:space="preserve"> cumulative incidences </w:t>
      </w:r>
      <w:r w:rsidRPr="00707B23">
        <w:rPr>
          <w:b/>
          <w:sz w:val="22"/>
          <w:highlight w:val="magenta"/>
        </w:rPr>
        <w:t>Figures 2, 3 &amp; 4 (panel B)</w:t>
      </w:r>
      <w:r w:rsidRPr="00707B23">
        <w:rPr>
          <w:sz w:val="22"/>
        </w:rPr>
        <w:t xml:space="preserve">. All </w:t>
      </w:r>
      <w:del w:id="168" w:author="Toinét Cronjé" w:date="2022-01-29T21:09:00Z">
        <w:r w:rsidRPr="00707B23" w:rsidDel="00981989">
          <w:rPr>
            <w:sz w:val="22"/>
          </w:rPr>
          <w:delText xml:space="preserve">five </w:delText>
        </w:r>
      </w:del>
      <w:ins w:id="169" w:author="Toinét Cronjé" w:date="2022-01-29T21:09:00Z">
        <w:r w:rsidR="00981989">
          <w:rPr>
            <w:sz w:val="22"/>
          </w:rPr>
          <w:t>three</w:t>
        </w:r>
        <w:r w:rsidR="00981989" w:rsidRPr="00707B23">
          <w:rPr>
            <w:sz w:val="22"/>
          </w:rPr>
          <w:t xml:space="preserve"> </w:t>
        </w:r>
      </w:ins>
      <w:r w:rsidRPr="00707B23">
        <w:rPr>
          <w:sz w:val="22"/>
        </w:rPr>
        <w:t>models demonstrate</w:t>
      </w:r>
      <w:ins w:id="170" w:author="Toinét Cronjé" w:date="2022-01-29T21:13:00Z">
        <w:r w:rsidR="00981989">
          <w:rPr>
            <w:sz w:val="22"/>
          </w:rPr>
          <w:t>d</w:t>
        </w:r>
      </w:ins>
      <w:r w:rsidRPr="00707B23">
        <w:rPr>
          <w:sz w:val="22"/>
        </w:rPr>
        <w:t xml:space="preserve"> the largest overestimation of risk for non-Hispanic Whites. The ARIC model </w:t>
      </w:r>
      <w:ins w:id="171" w:author="Toinét Cronjé" w:date="2022-01-29T21:14:00Z">
        <w:r w:rsidR="00981989">
          <w:rPr>
            <w:sz w:val="22"/>
          </w:rPr>
          <w:t>delivered</w:t>
        </w:r>
      </w:ins>
      <w:del w:id="172" w:author="Toinét Cronjé" w:date="2022-01-29T21:14:00Z">
        <w:r w:rsidR="00A84FBA" w:rsidRPr="00707B23" w:rsidDel="00981989">
          <w:rPr>
            <w:sz w:val="22"/>
          </w:rPr>
          <w:delText>shows</w:delText>
        </w:r>
      </w:del>
      <w:r w:rsidRPr="00707B23">
        <w:rPr>
          <w:sz w:val="22"/>
        </w:rPr>
        <w:t xml:space="preserve"> the lowest overestimation for non-Hispanic Blacks (average ratio = 1.22 vs. 2.31 for </w:t>
      </w:r>
      <w:ins w:id="173" w:author="Toinét Cronjé" w:date="2022-01-29T21:14:00Z">
        <w:r w:rsidR="00981989">
          <w:rPr>
            <w:sz w:val="22"/>
          </w:rPr>
          <w:t xml:space="preserve">non-Hispanic </w:t>
        </w:r>
      </w:ins>
      <w:r w:rsidRPr="00707B23">
        <w:rPr>
          <w:sz w:val="22"/>
        </w:rPr>
        <w:t>White</w:t>
      </w:r>
      <w:ins w:id="174" w:author="Toinét Cronjé" w:date="2022-01-29T21:14:00Z">
        <w:r w:rsidR="00981989">
          <w:rPr>
            <w:sz w:val="22"/>
          </w:rPr>
          <w:t>s</w:t>
        </w:r>
      </w:ins>
      <w:r w:rsidRPr="00707B23">
        <w:rPr>
          <w:sz w:val="22"/>
        </w:rPr>
        <w:t>), while the San Antonio model has the lowest overestimation for Hispanics (average rat</w:t>
      </w:r>
      <w:r w:rsidR="005B5AD3" w:rsidRPr="00707B23">
        <w:rPr>
          <w:sz w:val="22"/>
        </w:rPr>
        <w:t xml:space="preserve">io = 1.87 vs. 3.45 for </w:t>
      </w:r>
      <w:ins w:id="175" w:author="Toinét Cronjé" w:date="2022-01-29T21:14:00Z">
        <w:r w:rsidR="00981989">
          <w:rPr>
            <w:sz w:val="22"/>
          </w:rPr>
          <w:t xml:space="preserve">non-Hispanic </w:t>
        </w:r>
      </w:ins>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6820FC3E" w:rsidR="006678A1" w:rsidRPr="00707B23" w:rsidRDefault="006678A1" w:rsidP="006678A1">
      <w:pPr>
        <w:spacing w:after="160" w:line="480" w:lineRule="auto"/>
        <w:rPr>
          <w:sz w:val="22"/>
        </w:rPr>
      </w:pPr>
      <w:r w:rsidRPr="00707B23">
        <w:rPr>
          <w:sz w:val="22"/>
        </w:rPr>
        <w:t xml:space="preserve">In recent decades, algorithmic decision making has become a routine part of healthcare; simple 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and complex artificial intelligence-driven models are used 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w:t>
      </w:r>
      <w:commentRangeStart w:id="176"/>
      <w:r w:rsidRPr="00707B23">
        <w:rPr>
          <w:sz w:val="22"/>
        </w:rPr>
        <w:t>Regardless of the complexity of these algorithms</w:t>
      </w:r>
      <w:commentRangeEnd w:id="176"/>
      <w:r w:rsidR="00CD6886" w:rsidRPr="00707B23">
        <w:rPr>
          <w:rStyle w:val="CommentReference"/>
        </w:rPr>
        <w:commentReference w:id="176"/>
      </w:r>
      <w:r w:rsidRPr="00707B23">
        <w:rPr>
          <w:sz w:val="22"/>
        </w:rPr>
        <w:t>, recent examples have shown that models developed based on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707B23" w:rsidRDefault="006678A1" w:rsidP="006678A1">
      <w:pPr>
        <w:spacing w:after="160" w:line="480" w:lineRule="auto"/>
        <w:rPr>
          <w:sz w:val="22"/>
        </w:rPr>
      </w:pPr>
    </w:p>
    <w:p w14:paraId="493D7E66" w14:textId="5801EC23" w:rsidR="006678A1" w:rsidRPr="00707B23" w:rsidRDefault="006678A1" w:rsidP="006678A1">
      <w:pPr>
        <w:spacing w:after="160" w:line="480" w:lineRule="auto"/>
        <w:rPr>
          <w:sz w:val="22"/>
        </w:rPr>
      </w:pPr>
      <w:r w:rsidRPr="00707B23">
        <w:rPr>
          <w:sz w:val="22"/>
        </w:rPr>
        <w:t>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w:t>
      </w:r>
      <w:r w:rsidRPr="00707B23">
        <w:rPr>
          <w:sz w:val="22"/>
        </w:rPr>
        <w:lastRenderedPageBreak/>
        <w:t xml:space="preserve">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77777777" w:rsidR="006678A1" w:rsidRPr="00707B23" w:rsidRDefault="006678A1" w:rsidP="006678A1">
      <w:pPr>
        <w:spacing w:after="160" w:line="480" w:lineRule="auto"/>
        <w:rPr>
          <w:sz w:val="22"/>
        </w:rPr>
      </w:pPr>
      <w:r w:rsidRPr="00707B23">
        <w:rPr>
          <w:sz w:val="22"/>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3D20C09D" w:rsidR="006678A1" w:rsidRPr="00707B23" w:rsidRDefault="006678A1" w:rsidP="006678A1">
      <w:pPr>
        <w:spacing w:after="160" w:line="480" w:lineRule="auto"/>
        <w:rPr>
          <w:sz w:val="22"/>
        </w:rPr>
      </w:pPr>
      <w:r w:rsidRPr="00707B23">
        <w:rPr>
          <w:sz w:val="22"/>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that was developed in a cohort that consisted of 15% non-Hispanic Blacks</w:t>
      </w:r>
      <w:r w:rsidR="00CD6886" w:rsidRPr="00707B23">
        <w:rPr>
          <w:sz w:val="22"/>
        </w:rPr>
        <w:t xml:space="preserve"> in the US</w:t>
      </w:r>
      <w:r w:rsidRPr="00707B23">
        <w:rPr>
          <w:sz w:val="22"/>
        </w:rPr>
        <w:t xml:space="preserve">. For this model, we see marked differences in </w:t>
      </w:r>
      <w:r w:rsidR="00CD6886" w:rsidRPr="00707B23">
        <w:rPr>
          <w:sz w:val="22"/>
        </w:rPr>
        <w:t>model</w:t>
      </w:r>
      <w:r w:rsidRPr="00707B23">
        <w:rPr>
          <w:sz w:val="22"/>
        </w:rPr>
        <w:t xml:space="preserve"> performance between non-Hispanic Whites and Blacks. The second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xml:space="preserve">. </w:t>
      </w:r>
      <w:commentRangeStart w:id="177"/>
      <w:r w:rsidRPr="00707B23">
        <w:rPr>
          <w:sz w:val="22"/>
        </w:rPr>
        <w:t xml:space="preserve">The third approach is to develop separate </w:t>
      </w:r>
      <w:commentRangeEnd w:id="177"/>
      <w:r w:rsidR="00CD6886" w:rsidRPr="00707B23">
        <w:rPr>
          <w:rStyle w:val="CommentReference"/>
        </w:rPr>
        <w:commentReference w:id="177"/>
      </w:r>
      <w:r w:rsidRPr="00707B23">
        <w:rPr>
          <w:sz w:val="22"/>
        </w:rPr>
        <w:t xml:space="preserve">models in separate </w:t>
      </w:r>
      <w:r w:rsidRPr="00707B23">
        <w:rPr>
          <w:sz w:val="22"/>
        </w:rPr>
        <w:lastRenderedPageBreak/>
        <w:t>groups. This approach was</w:t>
      </w:r>
      <w:r w:rsidR="00CD6886" w:rsidRPr="00707B23">
        <w:rPr>
          <w:sz w:val="22"/>
        </w:rPr>
        <w:t xml:space="preserve"> e.g.</w:t>
      </w:r>
      <w:r w:rsidRPr="00707B23">
        <w:rPr>
          <w:sz w:val="22"/>
        </w:rPr>
        <w:t xml:space="preserve"> taken when developing the Reynolds Risk Scores predicting 10-yrs cardiovascular disease risk, whic</w:t>
      </w:r>
      <w:r w:rsidR="00FA1D1E" w:rsidRPr="00707B23">
        <w:rPr>
          <w:sz w:val="22"/>
        </w:rPr>
        <w:t>h was done separately for women</w:t>
      </w:r>
      <w:r w:rsidR="00FA1D1E" w:rsidRPr="00707B23">
        <w:rPr>
          <w:sz w:val="22"/>
        </w:rPr>
        <w:fldChar w:fldCharType="begin"/>
      </w:r>
      <w:r w:rsidR="00075163" w:rsidRPr="00707B23">
        <w:rPr>
          <w:sz w:val="22"/>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sidRPr="00707B23">
        <w:rPr>
          <w:sz w:val="22"/>
        </w:rPr>
        <w:fldChar w:fldCharType="separate"/>
      </w:r>
      <w:r w:rsidR="00075163" w:rsidRPr="00707B23">
        <w:rPr>
          <w:sz w:val="22"/>
          <w:vertAlign w:val="superscript"/>
        </w:rPr>
        <w:t>35</w:t>
      </w:r>
      <w:r w:rsidR="00FA1D1E" w:rsidRPr="00707B23">
        <w:rPr>
          <w:sz w:val="22"/>
        </w:rPr>
        <w:fldChar w:fldCharType="end"/>
      </w:r>
      <w:r w:rsidR="00FA1D1E" w:rsidRPr="00707B23">
        <w:rPr>
          <w:sz w:val="22"/>
        </w:rPr>
        <w:t xml:space="preserve"> and men</w:t>
      </w:r>
      <w:r w:rsidR="00FA1D1E" w:rsidRPr="00707B23">
        <w:rPr>
          <w:sz w:val="22"/>
        </w:rPr>
        <w:fldChar w:fldCharType="begin"/>
      </w:r>
      <w:r w:rsidR="00075163" w:rsidRPr="00707B23">
        <w:rPr>
          <w:sz w:val="22"/>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sidRPr="00707B23">
        <w:rPr>
          <w:sz w:val="22"/>
        </w:rPr>
        <w:fldChar w:fldCharType="separate"/>
      </w:r>
      <w:r w:rsidR="00075163" w:rsidRPr="00707B23">
        <w:rPr>
          <w:sz w:val="22"/>
          <w:vertAlign w:val="superscript"/>
        </w:rPr>
        <w:t>36</w:t>
      </w:r>
      <w:r w:rsidR="00FA1D1E" w:rsidRPr="00707B23">
        <w:rPr>
          <w:sz w:val="22"/>
        </w:rPr>
        <w:fldChar w:fldCharType="end"/>
      </w:r>
      <w:r w:rsidRPr="00707B23">
        <w:rPr>
          <w:sz w:val="22"/>
        </w:rPr>
        <w:t>.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w:t>
      </w:r>
      <w:commentRangeStart w:id="178"/>
      <w:r w:rsidRPr="00707B23">
        <w:rPr>
          <w:sz w:val="22"/>
        </w:rPr>
        <w:t xml:space="preserve">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commentRangeEnd w:id="178"/>
      <w:r w:rsidR="00D51A00" w:rsidRPr="00707B23">
        <w:rPr>
          <w:rStyle w:val="CommentReference"/>
        </w:rPr>
        <w:commentReference w:id="178"/>
      </w:r>
    </w:p>
    <w:p w14:paraId="4996B510" w14:textId="77777777" w:rsidR="006678A1" w:rsidRPr="00707B23" w:rsidRDefault="006678A1" w:rsidP="006678A1">
      <w:pPr>
        <w:spacing w:after="160" w:line="480" w:lineRule="auto"/>
        <w:rPr>
          <w:sz w:val="22"/>
        </w:rPr>
      </w:pPr>
    </w:p>
    <w:p w14:paraId="35ACF171" w14:textId="1FD8C165"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D51A00" w:rsidRPr="00707B23">
        <w:rPr>
          <w:sz w:val="22"/>
        </w:rPr>
        <w:t>have 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075163" w:rsidRPr="00707B23">
        <w:rPr>
          <w:sz w:val="22"/>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075163" w:rsidRPr="00707B23">
        <w:rPr>
          <w:sz w:val="22"/>
          <w:vertAlign w:val="superscript"/>
        </w:rPr>
        <w:t>37</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573A0D" w:rsidRPr="00707B23">
        <w:rPr>
          <w:sz w:val="22"/>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73A0D" w:rsidRPr="00707B23">
        <w:rPr>
          <w:sz w:val="22"/>
          <w:vertAlign w:val="superscript"/>
        </w:rPr>
        <w:t>38</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For instance, the vast majority of clinical prediction 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7E98D84F" w:rsidR="006678A1" w:rsidRPr="00707B23" w:rsidRDefault="006678A1" w:rsidP="006678A1">
      <w:pPr>
        <w:spacing w:after="160" w:line="480" w:lineRule="auto"/>
        <w:rPr>
          <w:sz w:val="22"/>
        </w:rPr>
      </w:pPr>
      <w:r w:rsidRPr="00707B23">
        <w:rPr>
          <w:sz w:val="22"/>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xml:space="preserve">. </w:t>
      </w:r>
      <w:commentRangeStart w:id="179"/>
      <w:r w:rsidRPr="00707B23">
        <w:rPr>
          <w:sz w:val="22"/>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w:t>
      </w:r>
      <w:commentRangeEnd w:id="179"/>
      <w:r w:rsidR="00D51A00" w:rsidRPr="00707B23">
        <w:rPr>
          <w:rStyle w:val="CommentReference"/>
        </w:rPr>
        <w:commentReference w:id="179"/>
      </w:r>
      <w:r w:rsidR="003C5C04" w:rsidRPr="00707B23">
        <w:rPr>
          <w:sz w:val="22"/>
        </w:rPr>
        <w:t>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Thus, it is crucial for future studies to investigate complex diseases through </w:t>
      </w:r>
      <w:r w:rsidR="003C5C04" w:rsidRPr="00707B23">
        <w:rPr>
          <w:sz w:val="22"/>
        </w:rPr>
        <w:t>a ‘structural racism lens’</w:t>
      </w:r>
      <w:r w:rsidR="003C5C04" w:rsidRPr="00707B23">
        <w:rPr>
          <w:sz w:val="22"/>
        </w:rPr>
        <w:fldChar w:fldCharType="begin"/>
      </w:r>
      <w:r w:rsidR="00573A0D" w:rsidRPr="00707B23">
        <w:rPr>
          <w:sz w:val="22"/>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73A0D" w:rsidRPr="00707B23">
        <w:rPr>
          <w:sz w:val="22"/>
          <w:vertAlign w:val="superscript"/>
        </w:rPr>
        <w:t>39,40</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707B23" w:rsidRDefault="006678A1" w:rsidP="006678A1">
      <w:pPr>
        <w:spacing w:after="160" w:line="480" w:lineRule="auto"/>
        <w:rPr>
          <w:sz w:val="22"/>
        </w:rPr>
      </w:pPr>
    </w:p>
    <w:p w14:paraId="5CAA4022" w14:textId="2CE0115C" w:rsidR="006678A1" w:rsidRPr="00707B23" w:rsidRDefault="00D51A00" w:rsidP="006678A1">
      <w:pPr>
        <w:spacing w:after="160" w:line="480" w:lineRule="auto"/>
        <w:rPr>
          <w:sz w:val="22"/>
        </w:rPr>
      </w:pPr>
      <w:commentRangeStart w:id="180"/>
      <w:r w:rsidRPr="00707B23">
        <w:rPr>
          <w:sz w:val="22"/>
        </w:rPr>
        <w:t xml:space="preserve">Based on these findings, we suggest that any </w:t>
      </w:r>
      <w:commentRangeEnd w:id="180"/>
      <w:r w:rsidRPr="00707B23">
        <w:rPr>
          <w:rStyle w:val="CommentReference"/>
        </w:rPr>
        <w:commentReference w:id="180"/>
      </w:r>
      <w:r w:rsidRPr="00707B23">
        <w:rPr>
          <w:sz w:val="22"/>
        </w:rPr>
        <w:t>published and/or candidate diagnostic or prognostic models should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73A0D" w:rsidRPr="00707B23">
        <w:rPr>
          <w:sz w:val="22"/>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73A0D" w:rsidRPr="00707B23">
        <w:rPr>
          <w:sz w:val="22"/>
          <w:vertAlign w:val="superscript"/>
        </w:rPr>
        <w:t>41</w:t>
      </w:r>
      <w:r w:rsidR="003C5C04" w:rsidRPr="00707B23">
        <w:rPr>
          <w:sz w:val="22"/>
        </w:rPr>
        <w:fldChar w:fldCharType="end"/>
      </w:r>
      <w:r w:rsidR="006678A1" w:rsidRPr="00707B23">
        <w:rPr>
          <w:sz w:val="22"/>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006678A1" w:rsidRPr="00707B23">
        <w:rPr>
          <w:sz w:val="22"/>
        </w:rPr>
        <w:lastRenderedPageBreak/>
        <w:t>models (e.g. cutoffs, simple risk scores, or complex algorithms) in clinical practice consider fairness a decisive factor.</w:t>
      </w:r>
    </w:p>
    <w:p w14:paraId="0A6B3C9C" w14:textId="77777777" w:rsidR="006678A1" w:rsidRPr="00707B23" w:rsidRDefault="006678A1" w:rsidP="006678A1">
      <w:pPr>
        <w:spacing w:after="160" w:line="480" w:lineRule="auto"/>
        <w:rPr>
          <w:sz w:val="22"/>
        </w:rPr>
      </w:pP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77777777" w:rsidR="00D51A00" w:rsidRPr="00707B23" w:rsidRDefault="00D51A00" w:rsidP="00D51A00">
      <w:pPr>
        <w:spacing w:after="160" w:line="480" w:lineRule="auto"/>
        <w:rPr>
          <w:sz w:val="22"/>
        </w:rPr>
      </w:pPr>
      <w:r w:rsidRPr="00707B23">
        <w:rPr>
          <w:sz w:val="22"/>
        </w:rPr>
        <w:t>Second, we caution against an interpretation of the trend over time in the estimated predictive performance, as changes in observed incidence over time were merely due to changes in case detection.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ble differential detection</w:t>
      </w:r>
      <w:r w:rsidRPr="00707B23">
        <w:rPr>
          <w:sz w:val="22"/>
        </w:rPr>
        <w:fldChar w:fldCharType="begin"/>
      </w:r>
      <w:r w:rsidRPr="00707B23">
        <w:rPr>
          <w:sz w:val="22"/>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Pr="00707B23">
        <w:rPr>
          <w:sz w:val="22"/>
          <w:vertAlign w:val="superscript"/>
        </w:rPr>
        <w:t>42</w:t>
      </w:r>
      <w:r w:rsidRPr="00707B23">
        <w:rPr>
          <w:sz w:val="22"/>
        </w:rPr>
        <w:fldChar w:fldCharType="end"/>
      </w:r>
      <w:r w:rsidRPr="00707B23">
        <w:rPr>
          <w:sz w:val="22"/>
        </w:rPr>
        <w:t xml:space="preserve"> and this is considered less of a concern. </w:t>
      </w:r>
    </w:p>
    <w:p w14:paraId="055BA215" w14:textId="77777777"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73A0D" w:rsidRPr="00707B23">
        <w:rPr>
          <w:sz w:val="22"/>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73A0D" w:rsidRPr="00707B23">
        <w:rPr>
          <w:sz w:val="22"/>
          <w:vertAlign w:val="superscript"/>
        </w:rPr>
        <w:t>43</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w:t>
      </w:r>
      <w:r w:rsidR="006678A1" w:rsidRPr="00707B23">
        <w:rPr>
          <w:sz w:val="22"/>
        </w:rPr>
        <w:lastRenderedPageBreak/>
        <w:t xml:space="preserve">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77777777" w:rsidR="006678A1" w:rsidRPr="00707B23" w:rsidRDefault="006678A1" w:rsidP="006678A1">
      <w:pPr>
        <w:spacing w:after="160" w:line="480" w:lineRule="auto"/>
        <w:rPr>
          <w:sz w:val="22"/>
        </w:rPr>
      </w:pPr>
      <w:r w:rsidRPr="00707B23">
        <w:rPr>
          <w:sz w:val="22"/>
        </w:rPr>
        <w:t xml:space="preserve"> </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lastRenderedPageBreak/>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commentRangeStart w:id="181"/>
      <w:r w:rsidRPr="00707B23">
        <w:rPr>
          <w:rFonts w:ascii="Times New Roman" w:eastAsia="ヒラギノ角ゴ Pro W3" w:hAnsi="Times New Roman"/>
        </w:rPr>
        <w:lastRenderedPageBreak/>
        <w:t>References</w:t>
      </w:r>
      <w:commentRangeEnd w:id="181"/>
      <w:r w:rsidR="00981989">
        <w:rPr>
          <w:rStyle w:val="CommentReference"/>
          <w:rFonts w:ascii="Times New Roman" w:eastAsia="ヒラギノ角ゴ Pro W3" w:hAnsi="Times New Roman"/>
          <w:b w:val="0"/>
          <w:bCs w:val="0"/>
          <w:kern w:val="0"/>
        </w:rPr>
        <w:commentReference w:id="181"/>
      </w:r>
    </w:p>
    <w:p w14:paraId="25F4F50B" w14:textId="77777777" w:rsidR="00CD6886" w:rsidRPr="00707B23" w:rsidRDefault="00B96DEC" w:rsidP="00CD6886">
      <w:pPr>
        <w:pStyle w:val="EndNoteBibliography"/>
        <w:spacing w:after="0"/>
      </w:pPr>
      <w:r w:rsidRPr="00707B23">
        <w:fldChar w:fldCharType="begin"/>
      </w:r>
      <w:r w:rsidRPr="00707B23">
        <w:instrText xml:space="preserve"> ADDIN EN.REFLIST </w:instrText>
      </w:r>
      <w:r w:rsidRPr="00707B23">
        <w:fldChar w:fldCharType="separate"/>
      </w:r>
      <w:r w:rsidR="00CD6886" w:rsidRPr="00707B23">
        <w:t>1.</w:t>
      </w:r>
      <w:r w:rsidR="00CD6886" w:rsidRPr="00707B23">
        <w:tab/>
        <w:t xml:space="preserve">Control CfD, Prevention. National diabetes statistics report, 2020. </w:t>
      </w:r>
      <w:r w:rsidR="00CD6886" w:rsidRPr="00707B23">
        <w:rPr>
          <w:i/>
        </w:rPr>
        <w:t>Atlanta, GA: Centers for Disease Control and Prevention, US Department of Health and Human Services</w:t>
      </w:r>
      <w:r w:rsidR="00CD6886" w:rsidRPr="00707B23">
        <w:t xml:space="preserve"> 2020: 12-5.</w:t>
      </w:r>
    </w:p>
    <w:p w14:paraId="365DF541" w14:textId="77777777" w:rsidR="00CD6886" w:rsidRPr="00707B23" w:rsidRDefault="00CD6886" w:rsidP="00CD6886">
      <w:pPr>
        <w:pStyle w:val="EndNoteBibliography"/>
        <w:spacing w:after="0"/>
      </w:pPr>
      <w:r w:rsidRPr="00707B23">
        <w:t>2.</w:t>
      </w:r>
      <w:r w:rsidRPr="00707B23">
        <w:tab/>
        <w:t xml:space="preserve">Heron M. Deaths: Leading Causes for 2019. </w:t>
      </w:r>
      <w:r w:rsidRPr="00707B23">
        <w:rPr>
          <w:i/>
        </w:rPr>
        <w:t>Natl Vital Stat Rep</w:t>
      </w:r>
      <w:r w:rsidRPr="00707B23">
        <w:t xml:space="preserve"> 2021; </w:t>
      </w:r>
      <w:r w:rsidRPr="00707B23">
        <w:rPr>
          <w:b/>
        </w:rPr>
        <w:t>70</w:t>
      </w:r>
      <w:r w:rsidRPr="00707B23">
        <w:t>(9): 1-114.</w:t>
      </w:r>
    </w:p>
    <w:p w14:paraId="230D86B7" w14:textId="789BC6D7" w:rsidR="00CD6886" w:rsidRPr="00707B23" w:rsidRDefault="00CD6886" w:rsidP="00CD6886">
      <w:pPr>
        <w:pStyle w:val="EndNoteBibliography"/>
        <w:spacing w:after="0"/>
      </w:pPr>
      <w:r w:rsidRPr="00707B23">
        <w:t>3.</w:t>
      </w:r>
      <w:r w:rsidRPr="00707B23">
        <w:tab/>
        <w:t xml:space="preserve">(NCCDPHP) NCfCDPaHP. Cost-Effectiveness of Diabetes Interventions. [ </w:t>
      </w:r>
      <w:hyperlink r:id="rId11" w:history="1">
        <w:r w:rsidRPr="00707B23">
          <w:rPr>
            <w:rStyle w:val="Hyperlink"/>
          </w:rPr>
          <w:t>https://www.cdc.gov/chronicdisease/programs-impact/pop/diabetes.htm</w:t>
        </w:r>
      </w:hyperlink>
      <w:r w:rsidRPr="00707B23">
        <w:t xml:space="preserve"> ]. Accessed: 26 Jan 2022. 2021.</w:t>
      </w:r>
    </w:p>
    <w:p w14:paraId="556E74A6" w14:textId="77777777" w:rsidR="00CD6886" w:rsidRPr="00707B23" w:rsidRDefault="00CD6886" w:rsidP="00CD6886">
      <w:pPr>
        <w:pStyle w:val="EndNoteBibliography"/>
        <w:spacing w:after="0"/>
      </w:pPr>
      <w:r w:rsidRPr="00707B23">
        <w:t>4.</w:t>
      </w:r>
      <w:r w:rsidRPr="00707B23">
        <w:tab/>
        <w:t xml:space="preserve">Agardh E, Allebeck P, Hallqvist J, Moradi T, Sidorchuk A. Type 2 diabetes incidence and socio-economic position: a systematic review and meta-analysis. </w:t>
      </w:r>
      <w:r w:rsidRPr="00707B23">
        <w:rPr>
          <w:i/>
        </w:rPr>
        <w:t>International journal of epidemiology</w:t>
      </w:r>
      <w:r w:rsidRPr="00707B23">
        <w:t xml:space="preserve"> 2011; </w:t>
      </w:r>
      <w:r w:rsidRPr="00707B23">
        <w:rPr>
          <w:b/>
        </w:rPr>
        <w:t>40</w:t>
      </w:r>
      <w:r w:rsidRPr="00707B23">
        <w:t>(3): 804-18.</w:t>
      </w:r>
    </w:p>
    <w:p w14:paraId="6FE064CE" w14:textId="77777777" w:rsidR="00CD6886" w:rsidRPr="00707B23" w:rsidRDefault="00CD6886" w:rsidP="00CD6886">
      <w:pPr>
        <w:pStyle w:val="EndNoteBibliography"/>
        <w:spacing w:after="0"/>
      </w:pPr>
      <w:r w:rsidRPr="00707B23">
        <w:t>5.</w:t>
      </w:r>
      <w:r w:rsidRPr="00707B23">
        <w:tab/>
        <w:t xml:space="preserve">Nair ATN, Donnelly LA, Dawed AY, et al. The impact of phenotype, ethnicity and genotype on progression of type 2 diabetes mellitus. </w:t>
      </w:r>
      <w:r w:rsidRPr="00707B23">
        <w:rPr>
          <w:i/>
        </w:rPr>
        <w:t>Endocrinology, Diabetes &amp; Metabolism</w:t>
      </w:r>
      <w:r w:rsidRPr="00707B23">
        <w:t xml:space="preserve"> 2020; </w:t>
      </w:r>
      <w:r w:rsidRPr="00707B23">
        <w:rPr>
          <w:b/>
        </w:rPr>
        <w:t>3</w:t>
      </w:r>
      <w:r w:rsidRPr="00707B23">
        <w:t>(2).</w:t>
      </w:r>
    </w:p>
    <w:p w14:paraId="01ABE00C" w14:textId="77777777" w:rsidR="00CD6886" w:rsidRPr="00707B23" w:rsidRDefault="00CD6886" w:rsidP="00CD6886">
      <w:pPr>
        <w:pStyle w:val="EndNoteBibliography"/>
        <w:spacing w:after="0"/>
      </w:pPr>
      <w:r w:rsidRPr="00707B23">
        <w:t>6.</w:t>
      </w:r>
      <w:r w:rsidRPr="00707B23">
        <w:tab/>
        <w:t xml:space="preserve">Golden SH, Yajnik C, Phatak S, Hanson RL, Knowler WC. Racial/ethnic differences in the burden of type 2 diabetes over the life course: a focus on the USA and India. </w:t>
      </w:r>
      <w:r w:rsidRPr="00707B23">
        <w:rPr>
          <w:i/>
        </w:rPr>
        <w:t>Diabetologia</w:t>
      </w:r>
      <w:r w:rsidRPr="00707B23">
        <w:t xml:space="preserve"> 2019; </w:t>
      </w:r>
      <w:r w:rsidRPr="00707B23">
        <w:rPr>
          <w:b/>
        </w:rPr>
        <w:t>62</w:t>
      </w:r>
      <w:r w:rsidRPr="00707B23">
        <w:t>(10): 1751-60.</w:t>
      </w:r>
    </w:p>
    <w:p w14:paraId="6B951B4B" w14:textId="77777777" w:rsidR="00CD6886" w:rsidRPr="00707B23" w:rsidRDefault="00CD6886" w:rsidP="00CD6886">
      <w:pPr>
        <w:pStyle w:val="EndNoteBibliography"/>
        <w:spacing w:after="0"/>
      </w:pPr>
      <w:r w:rsidRPr="00707B23">
        <w:t>7.</w:t>
      </w:r>
      <w:r w:rsidRPr="00707B23">
        <w:tab/>
        <w:t>LaVeist TA, Gaskin DJ, Richard P. The economic burden of health inequalities in the United States. 2009.</w:t>
      </w:r>
    </w:p>
    <w:p w14:paraId="7F773C50" w14:textId="77777777" w:rsidR="00CD6886" w:rsidRPr="00707B23" w:rsidRDefault="00CD6886" w:rsidP="00CD6886">
      <w:pPr>
        <w:pStyle w:val="EndNoteBibliography"/>
        <w:spacing w:after="0"/>
      </w:pPr>
      <w:r w:rsidRPr="00707B23">
        <w:t>8.</w:t>
      </w:r>
      <w:r w:rsidRPr="00707B23">
        <w:tab/>
        <w:t xml:space="preserve">Mackenbach JP, Meerding WJ, Kunst AE. Economic costs of health inequalities in the European Union. </w:t>
      </w:r>
      <w:r w:rsidRPr="00707B23">
        <w:rPr>
          <w:i/>
        </w:rPr>
        <w:t>Journal of Epidemiology &amp; Community Health</w:t>
      </w:r>
      <w:r w:rsidRPr="00707B23">
        <w:t xml:space="preserve"> 2011; </w:t>
      </w:r>
      <w:r w:rsidRPr="00707B23">
        <w:rPr>
          <w:b/>
        </w:rPr>
        <w:t>65</w:t>
      </w:r>
      <w:r w:rsidRPr="00707B23">
        <w:t>(5): 412-9.</w:t>
      </w:r>
    </w:p>
    <w:p w14:paraId="45D6763C" w14:textId="77777777" w:rsidR="00CD6886" w:rsidRPr="00707B23" w:rsidRDefault="00CD6886" w:rsidP="00CD6886">
      <w:pPr>
        <w:pStyle w:val="EndNoteBibliography"/>
        <w:spacing w:after="0"/>
      </w:pPr>
      <w:r w:rsidRPr="00707B23">
        <w:t>9.</w:t>
      </w:r>
      <w:r w:rsidRPr="00707B23">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707B23">
        <w:rPr>
          <w:i/>
        </w:rPr>
        <w:t>Diabetes care</w:t>
      </w:r>
      <w:r w:rsidRPr="00707B23">
        <w:t xml:space="preserve"> 2014; </w:t>
      </w:r>
      <w:r w:rsidRPr="00707B23">
        <w:rPr>
          <w:b/>
        </w:rPr>
        <w:t>37</w:t>
      </w:r>
      <w:r w:rsidRPr="00707B23">
        <w:t>(4): 922-33.</w:t>
      </w:r>
    </w:p>
    <w:p w14:paraId="1ADCE74A" w14:textId="77777777" w:rsidR="00CD6886" w:rsidRPr="00707B23" w:rsidRDefault="00CD6886" w:rsidP="00CD6886">
      <w:pPr>
        <w:pStyle w:val="EndNoteBibliography"/>
        <w:spacing w:after="0"/>
      </w:pPr>
      <w:r w:rsidRPr="00707B23">
        <w:t>10.</w:t>
      </w:r>
      <w:r w:rsidRPr="00707B23">
        <w:tab/>
        <w:t xml:space="preserve">Valabhji J, Barron E, Bradley D, et al. Early outcomes from the English National health service diabetes prevention programme. </w:t>
      </w:r>
      <w:r w:rsidRPr="00707B23">
        <w:rPr>
          <w:i/>
        </w:rPr>
        <w:t>Diabetes care</w:t>
      </w:r>
      <w:r w:rsidRPr="00707B23">
        <w:t xml:space="preserve"> 2020; </w:t>
      </w:r>
      <w:r w:rsidRPr="00707B23">
        <w:rPr>
          <w:b/>
        </w:rPr>
        <w:t>43</w:t>
      </w:r>
      <w:r w:rsidRPr="00707B23">
        <w:t>(1): 152-60.</w:t>
      </w:r>
    </w:p>
    <w:p w14:paraId="04102112" w14:textId="77777777" w:rsidR="00CD6886" w:rsidRPr="00707B23" w:rsidRDefault="00CD6886" w:rsidP="00CD6886">
      <w:pPr>
        <w:pStyle w:val="EndNoteBibliography"/>
        <w:spacing w:after="0"/>
      </w:pPr>
      <w:r w:rsidRPr="00707B23">
        <w:t>11.</w:t>
      </w:r>
      <w:r w:rsidRPr="00707B23">
        <w:tab/>
        <w:t xml:space="preserve">Ayensa-Vazquez JA, Leiva A, Tauler P, et al. Agreement between Type 2 Diabetes Risk Scales in a Caucasian Population: A Systematic Review and Report. </w:t>
      </w:r>
      <w:r w:rsidRPr="00707B23">
        <w:rPr>
          <w:i/>
        </w:rPr>
        <w:t>Journal of clinical medicine</w:t>
      </w:r>
      <w:r w:rsidRPr="00707B23">
        <w:t xml:space="preserve"> 2020; </w:t>
      </w:r>
      <w:r w:rsidRPr="00707B23">
        <w:rPr>
          <w:b/>
        </w:rPr>
        <w:t>9</w:t>
      </w:r>
      <w:r w:rsidRPr="00707B23">
        <w:t>(5): 1546.</w:t>
      </w:r>
    </w:p>
    <w:p w14:paraId="6E213700" w14:textId="77777777" w:rsidR="00CD6886" w:rsidRPr="00707B23" w:rsidRDefault="00CD6886" w:rsidP="00CD6886">
      <w:pPr>
        <w:pStyle w:val="EndNoteBibliography"/>
        <w:spacing w:after="0"/>
      </w:pPr>
      <w:r w:rsidRPr="00707B23">
        <w:t>12.</w:t>
      </w:r>
      <w:r w:rsidRPr="00707B23">
        <w:tab/>
        <w:t xml:space="preserve">Noble D, Mathur R, Dent T, Meads C, Greenhalgh T. Risk models and scores for type 2 diabetes: systematic review. </w:t>
      </w:r>
      <w:r w:rsidRPr="00707B23">
        <w:rPr>
          <w:i/>
        </w:rPr>
        <w:t>Bmj</w:t>
      </w:r>
      <w:r w:rsidRPr="00707B23">
        <w:t xml:space="preserve"> 2011; </w:t>
      </w:r>
      <w:r w:rsidRPr="00707B23">
        <w:rPr>
          <w:b/>
        </w:rPr>
        <w:t>343</w:t>
      </w:r>
      <w:r w:rsidRPr="00707B23">
        <w:t>: d7163.</w:t>
      </w:r>
    </w:p>
    <w:p w14:paraId="60FEA859" w14:textId="3386D85B" w:rsidR="00CD6886" w:rsidRPr="00707B23" w:rsidRDefault="00CD6886" w:rsidP="00CD6886">
      <w:pPr>
        <w:pStyle w:val="EndNoteBibliography"/>
        <w:spacing w:after="0"/>
      </w:pPr>
      <w:r w:rsidRPr="00707B23">
        <w:t>13.</w:t>
      </w:r>
      <w:r w:rsidRPr="00707B23">
        <w:tab/>
        <w:t xml:space="preserve">Association AD. </w:t>
      </w:r>
      <w:hyperlink r:id="rId12" w:history="1">
        <w:r w:rsidRPr="00707B23">
          <w:rPr>
            <w:rStyle w:val="Hyperlink"/>
          </w:rPr>
          <w:t>https://www.diabetes.org/risk-test</w:t>
        </w:r>
      </w:hyperlink>
      <w:r w:rsidRPr="00707B23">
        <w:t>.</w:t>
      </w:r>
    </w:p>
    <w:p w14:paraId="707BDC6F" w14:textId="77777777" w:rsidR="00CD6886" w:rsidRPr="00707B23" w:rsidRDefault="00CD6886" w:rsidP="00CD6886">
      <w:pPr>
        <w:pStyle w:val="EndNoteBibliography"/>
        <w:spacing w:after="0"/>
      </w:pPr>
      <w:r w:rsidRPr="00707B23">
        <w:t>14.</w:t>
      </w:r>
      <w:r w:rsidRPr="00707B23">
        <w:tab/>
        <w:t xml:space="preserve">McElduff P, Lyratzopoulos G, Edwards R, Heller R, Shekelle P, Roland M. Will changes in primary care improve health outcomes? Modelling the impact of financial incentives introduced to improve quality of care in the UK. </w:t>
      </w:r>
      <w:r w:rsidRPr="00707B23">
        <w:rPr>
          <w:i/>
        </w:rPr>
        <w:t>BMJ Quality &amp; Safety</w:t>
      </w:r>
      <w:r w:rsidRPr="00707B23">
        <w:t xml:space="preserve"> 2004; </w:t>
      </w:r>
      <w:r w:rsidRPr="00707B23">
        <w:rPr>
          <w:b/>
        </w:rPr>
        <w:t>13</w:t>
      </w:r>
      <w:r w:rsidRPr="00707B23">
        <w:t>(3): 191-7.</w:t>
      </w:r>
    </w:p>
    <w:p w14:paraId="4EDC7FC4" w14:textId="77777777" w:rsidR="00CD6886" w:rsidRPr="00707B23" w:rsidRDefault="00CD6886" w:rsidP="00CD6886">
      <w:pPr>
        <w:pStyle w:val="EndNoteBibliography"/>
        <w:spacing w:after="0"/>
      </w:pPr>
      <w:r w:rsidRPr="00707B23">
        <w:t>15.</w:t>
      </w:r>
      <w:r w:rsidRPr="00707B23">
        <w:tab/>
        <w:t xml:space="preserve">Committee ADAPP, Committee: ADAPP. 2. Classification and Diagnosis of Diabetes: Standards of Medical Care in Diabetes—2022. </w:t>
      </w:r>
      <w:r w:rsidRPr="00707B23">
        <w:rPr>
          <w:i/>
        </w:rPr>
        <w:t>Diabetes care</w:t>
      </w:r>
      <w:r w:rsidRPr="00707B23">
        <w:t xml:space="preserve"> 2022; </w:t>
      </w:r>
      <w:r w:rsidRPr="00707B23">
        <w:rPr>
          <w:b/>
        </w:rPr>
        <w:t>45</w:t>
      </w:r>
      <w:r w:rsidRPr="00707B23">
        <w:t>(Supplement_1): S17-S38.</w:t>
      </w:r>
    </w:p>
    <w:p w14:paraId="36B4C187" w14:textId="77777777" w:rsidR="00CD6886" w:rsidRPr="00707B23" w:rsidRDefault="00CD6886" w:rsidP="00CD6886">
      <w:pPr>
        <w:pStyle w:val="EndNoteBibliography"/>
        <w:spacing w:after="0"/>
      </w:pPr>
      <w:r w:rsidRPr="00707B23">
        <w:t>16.</w:t>
      </w:r>
      <w:r w:rsidRPr="00707B23">
        <w:tab/>
        <w:t xml:space="preserve">Essien UR, Jackson LR. Race effects in CVD prediction models. </w:t>
      </w:r>
      <w:r w:rsidRPr="00707B23">
        <w:rPr>
          <w:i/>
        </w:rPr>
        <w:t>Journal of general internal medicine</w:t>
      </w:r>
      <w:r w:rsidRPr="00707B23">
        <w:t xml:space="preserve"> 2019; </w:t>
      </w:r>
      <w:r w:rsidRPr="00707B23">
        <w:rPr>
          <w:b/>
        </w:rPr>
        <w:t>34</w:t>
      </w:r>
      <w:r w:rsidRPr="00707B23">
        <w:t>(4): 484-.</w:t>
      </w:r>
    </w:p>
    <w:p w14:paraId="6D70CDDF" w14:textId="77777777" w:rsidR="00CD6886" w:rsidRPr="00707B23" w:rsidRDefault="00CD6886" w:rsidP="00CD6886">
      <w:pPr>
        <w:pStyle w:val="EndNoteBibliography"/>
        <w:spacing w:after="0"/>
      </w:pPr>
      <w:r w:rsidRPr="00707B23">
        <w:t>17.</w:t>
      </w:r>
      <w:r w:rsidRPr="00707B23">
        <w:tab/>
        <w:t xml:space="preserve">Lett E, Asabor E, Beltrán S, Cannon AM, Arah OA. Conceptualizing, Contextualizing, and Operationalizing Race in Quantitative Health Sciences Research. </w:t>
      </w:r>
      <w:r w:rsidRPr="00707B23">
        <w:rPr>
          <w:i/>
        </w:rPr>
        <w:t>Annals of family medicine</w:t>
      </w:r>
      <w:r w:rsidRPr="00707B23">
        <w:t>: 2792.</w:t>
      </w:r>
    </w:p>
    <w:p w14:paraId="284BF8D2" w14:textId="77777777" w:rsidR="00CD6886" w:rsidRPr="00707B23" w:rsidRDefault="00CD6886" w:rsidP="00CD6886">
      <w:pPr>
        <w:pStyle w:val="EndNoteBibliography"/>
        <w:spacing w:after="0"/>
      </w:pPr>
      <w:r w:rsidRPr="00707B23">
        <w:t>18.</w:t>
      </w:r>
      <w:r w:rsidRPr="00707B23">
        <w:tab/>
        <w:t xml:space="preserve">Paulus JK, Kent DM. Race and ethnicity: a part of the equation for personalized clinical decision making? </w:t>
      </w:r>
      <w:r w:rsidRPr="00707B23">
        <w:rPr>
          <w:i/>
        </w:rPr>
        <w:t>Circulation: Cardiovascular Quality and Outcomes</w:t>
      </w:r>
      <w:r w:rsidRPr="00707B23">
        <w:t xml:space="preserve"> 2017; </w:t>
      </w:r>
      <w:r w:rsidRPr="00707B23">
        <w:rPr>
          <w:b/>
        </w:rPr>
        <w:t>10</w:t>
      </w:r>
      <w:r w:rsidRPr="00707B23">
        <w:t>(7): e003823.</w:t>
      </w:r>
    </w:p>
    <w:p w14:paraId="37AB1191" w14:textId="77777777" w:rsidR="00CD6886" w:rsidRPr="00707B23" w:rsidRDefault="00CD6886" w:rsidP="00CD6886">
      <w:pPr>
        <w:pStyle w:val="EndNoteBibliography"/>
        <w:spacing w:after="0"/>
      </w:pPr>
      <w:r w:rsidRPr="00707B23">
        <w:lastRenderedPageBreak/>
        <w:t>19.</w:t>
      </w:r>
      <w:r w:rsidRPr="00707B23">
        <w:tab/>
        <w:t xml:space="preserve">Paulus JK, Wessler BS, Lundquist CM, Kent DM. Effects of race are rarely included in clinical prediction models for cardiovascular disease. </w:t>
      </w:r>
      <w:r w:rsidRPr="00707B23">
        <w:rPr>
          <w:i/>
        </w:rPr>
        <w:t>Journal of general internal medicine</w:t>
      </w:r>
      <w:r w:rsidRPr="00707B23">
        <w:t xml:space="preserve"> 2018; </w:t>
      </w:r>
      <w:r w:rsidRPr="00707B23">
        <w:rPr>
          <w:b/>
        </w:rPr>
        <w:t>33</w:t>
      </w:r>
      <w:r w:rsidRPr="00707B23">
        <w:t>(9): 1429-30.</w:t>
      </w:r>
    </w:p>
    <w:p w14:paraId="46E4E961" w14:textId="77777777" w:rsidR="00CD6886" w:rsidRPr="00707B23" w:rsidRDefault="00CD6886" w:rsidP="00CD6886">
      <w:pPr>
        <w:pStyle w:val="EndNoteBibliography"/>
        <w:spacing w:after="0"/>
      </w:pPr>
      <w:r w:rsidRPr="00707B23">
        <w:t>20.</w:t>
      </w:r>
      <w:r w:rsidRPr="00707B23">
        <w:tab/>
        <w:t>Vyas DA, Eisenstein LG, Jones DS. Hidden in plain sight—reconsidering the use of race correction in clinical algorithms. Mass Medical Soc; 2020. p. 874-82.</w:t>
      </w:r>
    </w:p>
    <w:p w14:paraId="5A916AF5" w14:textId="77777777" w:rsidR="00CD6886" w:rsidRPr="00707B23" w:rsidRDefault="00CD6886" w:rsidP="00CD6886">
      <w:pPr>
        <w:pStyle w:val="EndNoteBibliography"/>
        <w:spacing w:after="0"/>
      </w:pPr>
      <w:r w:rsidRPr="00707B23">
        <w:t>21.</w:t>
      </w:r>
      <w:r w:rsidRPr="00707B23">
        <w:tab/>
        <w:t xml:space="preserve">Waters EA, Colditz GA, Davis KL. Essentialism and Exclusion: Racism in Cancer Risk Prediction Models. </w:t>
      </w:r>
      <w:r w:rsidRPr="00707B23">
        <w:rPr>
          <w:i/>
        </w:rPr>
        <w:t>JNCI: Journal of the National Cancer Institute</w:t>
      </w:r>
      <w:r w:rsidRPr="00707B23">
        <w:t xml:space="preserve"> 2021.</w:t>
      </w:r>
    </w:p>
    <w:p w14:paraId="671A4FAE" w14:textId="77777777" w:rsidR="00CD6886" w:rsidRPr="00707B23" w:rsidRDefault="00CD6886" w:rsidP="00CD6886">
      <w:pPr>
        <w:pStyle w:val="EndNoteBibliography"/>
        <w:spacing w:after="0"/>
      </w:pPr>
      <w:r w:rsidRPr="00707B23">
        <w:t>22.</w:t>
      </w:r>
      <w:r w:rsidRPr="00707B23">
        <w:tab/>
        <w:t xml:space="preserve">Wang MC, Shah NS, Carnethon MR, O’Brien MJ, Khan SS. Age at diagnosis of diabetes by race and ethnicity in the United States from 2011 to 2018. </w:t>
      </w:r>
      <w:r w:rsidRPr="00707B23">
        <w:rPr>
          <w:i/>
        </w:rPr>
        <w:t>JAMA internal medicine</w:t>
      </w:r>
      <w:r w:rsidRPr="00707B23">
        <w:t xml:space="preserve"> 2021; </w:t>
      </w:r>
      <w:r w:rsidRPr="00707B23">
        <w:rPr>
          <w:b/>
        </w:rPr>
        <w:t>181</w:t>
      </w:r>
      <w:r w:rsidRPr="00707B23">
        <w:t>(11): 1537-9.</w:t>
      </w:r>
    </w:p>
    <w:p w14:paraId="122D8F72" w14:textId="77777777" w:rsidR="00CD6886" w:rsidRPr="00707B23" w:rsidRDefault="00CD6886" w:rsidP="00CD6886">
      <w:pPr>
        <w:pStyle w:val="EndNoteBibliography"/>
        <w:spacing w:after="0"/>
      </w:pPr>
      <w:r w:rsidRPr="00707B23">
        <w:t>23.</w:t>
      </w:r>
      <w:r w:rsidRPr="00707B23">
        <w:tab/>
        <w:t xml:space="preserve">Obermeyer Z, Powers B, Vogeli C, Mullainathan S. Dissecting racial bias in an algorithm used to manage the health of populations. </w:t>
      </w:r>
      <w:r w:rsidRPr="00707B23">
        <w:rPr>
          <w:i/>
        </w:rPr>
        <w:t>Science</w:t>
      </w:r>
      <w:r w:rsidRPr="00707B23">
        <w:t xml:space="preserve"> 2019; </w:t>
      </w:r>
      <w:r w:rsidRPr="00707B23">
        <w:rPr>
          <w:b/>
        </w:rPr>
        <w:t>366</w:t>
      </w:r>
      <w:r w:rsidRPr="00707B23">
        <w:t>(6464): 447-53.</w:t>
      </w:r>
    </w:p>
    <w:p w14:paraId="7DC37E3C" w14:textId="67ED9978" w:rsidR="00CD6886" w:rsidRPr="00707B23" w:rsidRDefault="00CD6886" w:rsidP="00CD6886">
      <w:pPr>
        <w:pStyle w:val="EndNoteBibliography"/>
        <w:spacing w:after="0"/>
      </w:pPr>
      <w:r w:rsidRPr="00707B23">
        <w:t>24.</w:t>
      </w:r>
      <w:r w:rsidRPr="00707B23">
        <w:tab/>
        <w:t xml:space="preserve">Statistics. CfDCaPNCfH. National Health and Nutrition Examination Survey. [ </w:t>
      </w:r>
      <w:hyperlink r:id="rId13" w:history="1">
        <w:r w:rsidRPr="00707B23">
          <w:rPr>
            <w:rStyle w:val="Hyperlink"/>
          </w:rPr>
          <w:t>https://www.cdc.gov/nchs/nhanes/index.htm</w:t>
        </w:r>
      </w:hyperlink>
      <w:r w:rsidRPr="00707B23">
        <w:t xml:space="preserve"> ]. Accessed: 26 Jan 2022.</w:t>
      </w:r>
    </w:p>
    <w:p w14:paraId="28C9A92F" w14:textId="77777777" w:rsidR="00CD6886" w:rsidRPr="00707B23" w:rsidRDefault="00CD6886" w:rsidP="00CD6886">
      <w:pPr>
        <w:pStyle w:val="EndNoteBibliography"/>
        <w:spacing w:after="0"/>
      </w:pPr>
      <w:r w:rsidRPr="00707B23">
        <w:t>25.</w:t>
      </w:r>
      <w:r w:rsidRPr="00707B23">
        <w:tab/>
        <w:t xml:space="preserve">Wilson PW, Meigs JB, Sullivan L, Fox CS, Nathan DM, D’Agostino RB. Prediction of incident diabetes mellitus in middle-aged adults: the Framingham Offspring Study. </w:t>
      </w:r>
      <w:r w:rsidRPr="00707B23">
        <w:rPr>
          <w:i/>
        </w:rPr>
        <w:t>Archives of internal medicine</w:t>
      </w:r>
      <w:r w:rsidRPr="00707B23">
        <w:t xml:space="preserve"> 2007; </w:t>
      </w:r>
      <w:r w:rsidRPr="00707B23">
        <w:rPr>
          <w:b/>
        </w:rPr>
        <w:t>167</w:t>
      </w:r>
      <w:r w:rsidRPr="00707B23">
        <w:t>(10): 1068-74.</w:t>
      </w:r>
    </w:p>
    <w:p w14:paraId="61C7456C" w14:textId="77777777" w:rsidR="00CD6886" w:rsidRPr="00707B23" w:rsidRDefault="00CD6886" w:rsidP="00CD6886">
      <w:pPr>
        <w:pStyle w:val="EndNoteBibliography"/>
        <w:spacing w:after="0"/>
      </w:pPr>
      <w:r w:rsidRPr="00707B23">
        <w:t>26.</w:t>
      </w:r>
      <w:r w:rsidRPr="00707B23">
        <w:tab/>
        <w:t xml:space="preserve">Schmidt MI, Duncan BB, Bang H, et al. Identifying individuals at high risk for diabetes: The Atherosclerosis Risk in Communities study. </w:t>
      </w:r>
      <w:r w:rsidRPr="00707B23">
        <w:rPr>
          <w:i/>
        </w:rPr>
        <w:t>Diabetes care</w:t>
      </w:r>
      <w:r w:rsidRPr="00707B23">
        <w:t xml:space="preserve"> 2005; </w:t>
      </w:r>
      <w:r w:rsidRPr="00707B23">
        <w:rPr>
          <w:b/>
        </w:rPr>
        <w:t>28</w:t>
      </w:r>
      <w:r w:rsidRPr="00707B23">
        <w:t>(8): 2013-8.</w:t>
      </w:r>
    </w:p>
    <w:p w14:paraId="03384DDF" w14:textId="77777777" w:rsidR="00CD6886" w:rsidRPr="00707B23" w:rsidRDefault="00CD6886" w:rsidP="00CD6886">
      <w:pPr>
        <w:pStyle w:val="EndNoteBibliography"/>
        <w:spacing w:after="0"/>
      </w:pPr>
      <w:r w:rsidRPr="00707B23">
        <w:t>27.</w:t>
      </w:r>
      <w:r w:rsidRPr="00707B23">
        <w:tab/>
        <w:t xml:space="preserve">Stern MP, Williams K, Haffner SM. Identification of persons at high risk for type 2 diabetes mellitus: do we need the oral glucose tolerance test? </w:t>
      </w:r>
      <w:r w:rsidRPr="00707B23">
        <w:rPr>
          <w:i/>
        </w:rPr>
        <w:t>Annals of internal medicine</w:t>
      </w:r>
      <w:r w:rsidRPr="00707B23">
        <w:t xml:space="preserve"> 2002; </w:t>
      </w:r>
      <w:r w:rsidRPr="00707B23">
        <w:rPr>
          <w:b/>
        </w:rPr>
        <w:t>136</w:t>
      </w:r>
      <w:r w:rsidRPr="00707B23">
        <w:t>(8): 575-81.</w:t>
      </w:r>
    </w:p>
    <w:p w14:paraId="438C2E4A" w14:textId="77777777" w:rsidR="00CD6886" w:rsidRPr="00707B23" w:rsidRDefault="00CD6886" w:rsidP="00CD6886">
      <w:pPr>
        <w:pStyle w:val="EndNoteBibliography"/>
        <w:spacing w:after="0"/>
      </w:pPr>
      <w:r w:rsidRPr="00707B23">
        <w:t>28.</w:t>
      </w:r>
      <w:r w:rsidRPr="00707B23">
        <w:tab/>
        <w:t xml:space="preserve">Van Buuren S, Groothuis-Oudshoorn K. mice: Multivariate imputation by chained equations in R. </w:t>
      </w:r>
      <w:r w:rsidRPr="00707B23">
        <w:rPr>
          <w:i/>
        </w:rPr>
        <w:t>Journal of statistical software</w:t>
      </w:r>
      <w:r w:rsidRPr="00707B23">
        <w:t xml:space="preserve"> 2011; </w:t>
      </w:r>
      <w:r w:rsidRPr="00707B23">
        <w:rPr>
          <w:b/>
        </w:rPr>
        <w:t>45</w:t>
      </w:r>
      <w:r w:rsidRPr="00707B23">
        <w:t>: 1-67.</w:t>
      </w:r>
    </w:p>
    <w:p w14:paraId="5B66A305" w14:textId="77777777" w:rsidR="00CD6886" w:rsidRPr="00707B23" w:rsidRDefault="00CD6886" w:rsidP="00CD6886">
      <w:pPr>
        <w:pStyle w:val="EndNoteBibliography"/>
        <w:spacing w:after="0"/>
      </w:pPr>
      <w:r w:rsidRPr="00707B23">
        <w:t>29.</w:t>
      </w:r>
      <w:r w:rsidRPr="00707B23">
        <w:tab/>
        <w:t xml:space="preserve">White IR, Royston P, Wood AM. Multiple imputation using chained equations: issues and guidance for practice. </w:t>
      </w:r>
      <w:r w:rsidRPr="00707B23">
        <w:rPr>
          <w:i/>
        </w:rPr>
        <w:t>Statistics in medicine</w:t>
      </w:r>
      <w:r w:rsidRPr="00707B23">
        <w:t xml:space="preserve"> 2011; </w:t>
      </w:r>
      <w:r w:rsidRPr="00707B23">
        <w:rPr>
          <w:b/>
        </w:rPr>
        <w:t>30</w:t>
      </w:r>
      <w:r w:rsidRPr="00707B23">
        <w:t>(4): 377-99.</w:t>
      </w:r>
    </w:p>
    <w:p w14:paraId="395D71FC" w14:textId="77777777" w:rsidR="00CD6886" w:rsidRPr="00707B23" w:rsidRDefault="00CD6886" w:rsidP="00CD6886">
      <w:pPr>
        <w:pStyle w:val="EndNoteBibliography"/>
        <w:spacing w:after="0"/>
      </w:pPr>
      <w:r w:rsidRPr="00707B23">
        <w:t>30.</w:t>
      </w:r>
      <w:r w:rsidRPr="00707B23">
        <w:tab/>
        <w:t xml:space="preserve">Kim JK, Michael Brick J, Fuller WA, Kalton G. On the bias of the multiple‐imputation variance estimator in survey sampling. </w:t>
      </w:r>
      <w:r w:rsidRPr="00707B23">
        <w:rPr>
          <w:i/>
        </w:rPr>
        <w:t>Journal of the Royal Statistical Society: Series B (Statistical Methodology)</w:t>
      </w:r>
      <w:r w:rsidRPr="00707B23">
        <w:t xml:space="preserve"> 2006; </w:t>
      </w:r>
      <w:r w:rsidRPr="00707B23">
        <w:rPr>
          <w:b/>
        </w:rPr>
        <w:t>68</w:t>
      </w:r>
      <w:r w:rsidRPr="00707B23">
        <w:t>(3): 509-21.</w:t>
      </w:r>
    </w:p>
    <w:p w14:paraId="09685C7F" w14:textId="5DC68AE9" w:rsidR="00CD6886" w:rsidRPr="00707B23" w:rsidRDefault="00CD6886" w:rsidP="00CD6886">
      <w:pPr>
        <w:pStyle w:val="EndNoteBibliography"/>
        <w:spacing w:after="0"/>
      </w:pPr>
      <w:r w:rsidRPr="00707B23">
        <w:t>31.</w:t>
      </w:r>
      <w:r w:rsidRPr="00707B23">
        <w:tab/>
        <w:t xml:space="preserve">US Diabetes Surveillance System. [ </w:t>
      </w:r>
      <w:hyperlink r:id="rId14" w:history="1">
        <w:r w:rsidRPr="00707B23">
          <w:rPr>
            <w:rStyle w:val="Hyperlink"/>
          </w:rPr>
          <w:t>https://gis.cdc.gov/grasp/diabetes/DiabetesAtlas.html#</w:t>
        </w:r>
      </w:hyperlink>
      <w:r w:rsidRPr="00707B23">
        <w:t xml:space="preserve"> ]. Accessed: 26 Jan 2022.</w:t>
      </w:r>
    </w:p>
    <w:p w14:paraId="3CDBEF8D" w14:textId="77777777" w:rsidR="00CD6886" w:rsidRPr="00707B23" w:rsidRDefault="00CD6886" w:rsidP="00CD6886">
      <w:pPr>
        <w:pStyle w:val="EndNoteBibliography"/>
        <w:spacing w:after="0"/>
      </w:pPr>
      <w:r w:rsidRPr="00707B23">
        <w:t>32.</w:t>
      </w:r>
      <w:r w:rsidRPr="00707B23">
        <w:tab/>
        <w:t xml:space="preserve">Gulshan V, Peng L, Coram M, et al. Development and Validation of a Deep Learning Algorithm for Detection of Diabetic Retinopathy in Retinal Fundus Photographs. </w:t>
      </w:r>
      <w:r w:rsidRPr="00707B23">
        <w:rPr>
          <w:i/>
        </w:rPr>
        <w:t>JAMA : the journal of the American Medical Association</w:t>
      </w:r>
      <w:r w:rsidRPr="00707B23">
        <w:t xml:space="preserve"> 2016; </w:t>
      </w:r>
      <w:r w:rsidRPr="00707B23">
        <w:rPr>
          <w:b/>
        </w:rPr>
        <w:t>316</w:t>
      </w:r>
      <w:r w:rsidRPr="00707B23">
        <w:t>(22): 2402-10.</w:t>
      </w:r>
    </w:p>
    <w:p w14:paraId="7B69265E" w14:textId="77777777" w:rsidR="00CD6886" w:rsidRPr="00707B23" w:rsidRDefault="00CD6886" w:rsidP="00CD6886">
      <w:pPr>
        <w:pStyle w:val="EndNoteBibliography"/>
        <w:spacing w:after="0"/>
      </w:pPr>
      <w:r w:rsidRPr="00707B23">
        <w:t>33.</w:t>
      </w:r>
      <w:r w:rsidRPr="00707B23">
        <w:tab/>
        <w:t xml:space="preserve">Sjoding MW, Dickson RP, Iwashyna TJ, Gay SE, Valley TS. Racial bias in pulse oximetry measurement. </w:t>
      </w:r>
      <w:r w:rsidRPr="00707B23">
        <w:rPr>
          <w:i/>
        </w:rPr>
        <w:t>New England Journal of Medicine</w:t>
      </w:r>
      <w:r w:rsidRPr="00707B23">
        <w:t xml:space="preserve"> 2020; </w:t>
      </w:r>
      <w:r w:rsidRPr="00707B23">
        <w:rPr>
          <w:b/>
        </w:rPr>
        <w:t>383</w:t>
      </w:r>
      <w:r w:rsidRPr="00707B23">
        <w:t>(25): 2477-8.</w:t>
      </w:r>
    </w:p>
    <w:p w14:paraId="16C43F0F" w14:textId="77777777" w:rsidR="00CD6886" w:rsidRPr="00707B23" w:rsidRDefault="00CD6886" w:rsidP="00CD6886">
      <w:pPr>
        <w:pStyle w:val="EndNoteBibliography"/>
        <w:spacing w:after="0"/>
      </w:pPr>
      <w:r w:rsidRPr="00707B23">
        <w:t>34.</w:t>
      </w:r>
      <w:r w:rsidRPr="00707B23">
        <w:tab/>
        <w:t xml:space="preserve">Vogt H, Green S, Ekstrøm CT, Brodersen J. How precision medicine and screening with big data could increase overdiagnosis. </w:t>
      </w:r>
      <w:r w:rsidRPr="00707B23">
        <w:rPr>
          <w:i/>
        </w:rPr>
        <w:t>Bmj</w:t>
      </w:r>
      <w:r w:rsidRPr="00707B23">
        <w:t xml:space="preserve"> 2019; </w:t>
      </w:r>
      <w:r w:rsidRPr="00707B23">
        <w:rPr>
          <w:b/>
        </w:rPr>
        <w:t>366</w:t>
      </w:r>
      <w:r w:rsidRPr="00707B23">
        <w:t>.</w:t>
      </w:r>
    </w:p>
    <w:p w14:paraId="378B2B7E" w14:textId="77777777" w:rsidR="00CD6886" w:rsidRPr="00707B23" w:rsidRDefault="00CD6886" w:rsidP="00CD6886">
      <w:pPr>
        <w:pStyle w:val="EndNoteBibliography"/>
        <w:spacing w:after="0"/>
      </w:pPr>
      <w:r w:rsidRPr="00707B23">
        <w:t>35.</w:t>
      </w:r>
      <w:r w:rsidRPr="00707B23">
        <w:tab/>
        <w:t xml:space="preserve">Ridker PM, Buring JE, Rifai N, Cook NR. Development and validation of improved algorithms for the assessment of global cardiovascular risk in women: the Reynolds Risk Score. </w:t>
      </w:r>
      <w:r w:rsidRPr="00707B23">
        <w:rPr>
          <w:i/>
        </w:rPr>
        <w:t>JAMA : the journal of the American Medical Association</w:t>
      </w:r>
      <w:r w:rsidRPr="00707B23">
        <w:t xml:space="preserve"> 2007; </w:t>
      </w:r>
      <w:r w:rsidRPr="00707B23">
        <w:rPr>
          <w:b/>
        </w:rPr>
        <w:t>297</w:t>
      </w:r>
      <w:r w:rsidRPr="00707B23">
        <w:t>(6): 611-9.</w:t>
      </w:r>
    </w:p>
    <w:p w14:paraId="78731B2B" w14:textId="77777777" w:rsidR="00CD6886" w:rsidRPr="00707B23" w:rsidRDefault="00CD6886" w:rsidP="00CD6886">
      <w:pPr>
        <w:pStyle w:val="EndNoteBibliography"/>
        <w:spacing w:after="0"/>
      </w:pPr>
      <w:r w:rsidRPr="00707B23">
        <w:t>36.</w:t>
      </w:r>
      <w:r w:rsidRPr="00707B23">
        <w:tab/>
        <w:t xml:space="preserve">Ridker PM, Paynter NP, Rifai N, Gaziano JM, Cook NR. C-reactive protein and parental history improve global cardiovascular risk prediction: the Reynolds Risk Score for men. </w:t>
      </w:r>
      <w:r w:rsidRPr="00707B23">
        <w:rPr>
          <w:i/>
        </w:rPr>
        <w:t>Circulation</w:t>
      </w:r>
      <w:r w:rsidRPr="00707B23">
        <w:t xml:space="preserve"> 2008; </w:t>
      </w:r>
      <w:r w:rsidRPr="00707B23">
        <w:rPr>
          <w:b/>
        </w:rPr>
        <w:t>118</w:t>
      </w:r>
      <w:r w:rsidRPr="00707B23">
        <w:t>(22): 2243-51.</w:t>
      </w:r>
    </w:p>
    <w:p w14:paraId="0426E970" w14:textId="77777777" w:rsidR="00CD6886" w:rsidRPr="00707B23" w:rsidRDefault="00CD6886" w:rsidP="00CD6886">
      <w:pPr>
        <w:pStyle w:val="EndNoteBibliography"/>
        <w:spacing w:after="0"/>
      </w:pPr>
      <w:r w:rsidRPr="00707B23">
        <w:lastRenderedPageBreak/>
        <w:t>37.</w:t>
      </w:r>
      <w:r w:rsidRPr="00707B23">
        <w:tab/>
        <w:t xml:space="preserve">Bellamy RK, Dey K, Hind M, et al. AI Fairness 360: An extensible toolkit for detecting and mitigating algorithmic bias. </w:t>
      </w:r>
      <w:r w:rsidRPr="00707B23">
        <w:rPr>
          <w:i/>
        </w:rPr>
        <w:t>IBM Journal of Research and Development</w:t>
      </w:r>
      <w:r w:rsidRPr="00707B23">
        <w:t xml:space="preserve"> 2019; </w:t>
      </w:r>
      <w:r w:rsidRPr="00707B23">
        <w:rPr>
          <w:b/>
        </w:rPr>
        <w:t>63</w:t>
      </w:r>
      <w:r w:rsidRPr="00707B23">
        <w:t>(4/5): 4: 1-4: 15.</w:t>
      </w:r>
    </w:p>
    <w:p w14:paraId="53E0CC0A" w14:textId="77777777" w:rsidR="00CD6886" w:rsidRPr="00707B23" w:rsidRDefault="00CD6886" w:rsidP="00CD6886">
      <w:pPr>
        <w:pStyle w:val="EndNoteBibliography"/>
        <w:spacing w:after="0"/>
      </w:pPr>
      <w:r w:rsidRPr="00707B23">
        <w:t>38.</w:t>
      </w:r>
      <w:r w:rsidRPr="00707B23">
        <w:tab/>
        <w:t xml:space="preserve">Zliobaite I. Fairness-aware machine learning: a perspective. </w:t>
      </w:r>
      <w:r w:rsidRPr="00707B23">
        <w:rPr>
          <w:i/>
        </w:rPr>
        <w:t>arXiv preprint arXiv:170800754</w:t>
      </w:r>
      <w:r w:rsidRPr="00707B23">
        <w:t xml:space="preserve"> 2017.</w:t>
      </w:r>
    </w:p>
    <w:p w14:paraId="17624C3A" w14:textId="77777777" w:rsidR="00CD6886" w:rsidRPr="00707B23" w:rsidRDefault="00CD6886" w:rsidP="00CD6886">
      <w:pPr>
        <w:pStyle w:val="EndNoteBibliography"/>
        <w:spacing w:after="0"/>
      </w:pPr>
      <w:r w:rsidRPr="00707B23">
        <w:t>39.</w:t>
      </w:r>
      <w:r w:rsidRPr="00707B23">
        <w:tab/>
        <w:t xml:space="preserve">Adkins-Jackson PB, Chantarat T, Bailey ZD, Ponce NA. Measuring structural racism: a guide for epidemiologists and other health researchers. </w:t>
      </w:r>
      <w:r w:rsidRPr="00707B23">
        <w:rPr>
          <w:i/>
        </w:rPr>
        <w:t>American journal of epidemiology</w:t>
      </w:r>
      <w:r w:rsidRPr="00707B23">
        <w:t xml:space="preserve"> 2021.</w:t>
      </w:r>
    </w:p>
    <w:p w14:paraId="42B4FE5C" w14:textId="77777777" w:rsidR="00CD6886" w:rsidRPr="00707B23" w:rsidRDefault="00CD6886" w:rsidP="00CD6886">
      <w:pPr>
        <w:pStyle w:val="EndNoteBibliography"/>
        <w:spacing w:after="0"/>
      </w:pPr>
      <w:r w:rsidRPr="00707B23">
        <w:t>40.</w:t>
      </w:r>
      <w:r w:rsidRPr="00707B23">
        <w:tab/>
        <w:t xml:space="preserve">Robinson WR, Renson A, Naimi AI. Teaching yourself about structural racism will improve your machine learning. </w:t>
      </w:r>
      <w:r w:rsidRPr="00707B23">
        <w:rPr>
          <w:i/>
        </w:rPr>
        <w:t>Biostatistics</w:t>
      </w:r>
      <w:r w:rsidRPr="00707B23">
        <w:t xml:space="preserve"> 2020; </w:t>
      </w:r>
      <w:r w:rsidRPr="00707B23">
        <w:rPr>
          <w:b/>
        </w:rPr>
        <w:t>21</w:t>
      </w:r>
      <w:r w:rsidRPr="00707B23">
        <w:t>(2): 339-44.</w:t>
      </w:r>
    </w:p>
    <w:p w14:paraId="4D1B523D" w14:textId="77777777" w:rsidR="00CD6886" w:rsidRPr="00707B23" w:rsidRDefault="00CD6886" w:rsidP="00CD6886">
      <w:pPr>
        <w:pStyle w:val="EndNoteBibliography"/>
        <w:spacing w:after="0"/>
      </w:pPr>
      <w:r w:rsidRPr="00707B23">
        <w:t>41.</w:t>
      </w:r>
      <w:r w:rsidRPr="00707B23">
        <w:tab/>
        <w:t>Madaio MA, Stark L, Wortman Vaughan J, Wallach H. Co-designing checklists to understand organizational challenges and opportunities around fairness in ai.  Proceedings of the 2020 CHI Conference on Human Factors in Computing Systems; 2020; 2020. p. 1-14.</w:t>
      </w:r>
    </w:p>
    <w:p w14:paraId="5993D3A9" w14:textId="6E6A4302" w:rsidR="00CD6886" w:rsidRPr="00707B23" w:rsidRDefault="00CD6886" w:rsidP="00CD6886">
      <w:pPr>
        <w:pStyle w:val="EndNoteBibliography"/>
        <w:spacing w:after="0"/>
      </w:pPr>
      <w:r w:rsidRPr="00707B23">
        <w:t>42.</w:t>
      </w:r>
      <w:r w:rsidRPr="00707B23">
        <w:tab/>
        <w:t xml:space="preserve">Prevention CfDCa. Prevalence of Both Diagnosed and Undiagnosed Diabetes. [ </w:t>
      </w:r>
      <w:hyperlink r:id="rId15" w:history="1">
        <w:r w:rsidRPr="00707B23">
          <w:rPr>
            <w:rStyle w:val="Hyperlink"/>
          </w:rPr>
          <w:t>https://www.cdc.gov/diabetes/data/statistics-report/diagnosed-undiagnosed-diabetes.html</w:t>
        </w:r>
      </w:hyperlink>
      <w:r w:rsidRPr="00707B23">
        <w:t xml:space="preserve"> ]. Accessed: 26 Jan 2022.</w:t>
      </w:r>
    </w:p>
    <w:p w14:paraId="6D09D0DA" w14:textId="77777777" w:rsidR="00CD6886" w:rsidRPr="00707B23" w:rsidRDefault="00CD6886" w:rsidP="00CD6886">
      <w:pPr>
        <w:pStyle w:val="EndNoteBibliography"/>
      </w:pPr>
      <w:r w:rsidRPr="00707B23">
        <w:t>43.</w:t>
      </w:r>
      <w:r w:rsidRPr="00707B23">
        <w:tab/>
        <w:t xml:space="preserve">Shah AD, Bartlett JW, Carpenter J, Nicholas O, Hemingway H. Comparison of random forest and parametric imputation models for imputing missing data using MICE: a CALIBER study. </w:t>
      </w:r>
      <w:r w:rsidRPr="00707B23">
        <w:rPr>
          <w:i/>
        </w:rPr>
        <w:t>American journal of epidemiology</w:t>
      </w:r>
      <w:r w:rsidRPr="00707B23">
        <w:t xml:space="preserve"> 2014; </w:t>
      </w:r>
      <w:r w:rsidRPr="00707B23">
        <w:rPr>
          <w:b/>
        </w:rPr>
        <w:t>179</w:t>
      </w:r>
      <w:r w:rsidRPr="00707B23">
        <w:t>(6): 764-74.</w:t>
      </w:r>
    </w:p>
    <w:p w14:paraId="1C7DEC92" w14:textId="0AE0CC49"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182"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39ABA69E" w14:textId="77777777" w:rsidTr="00B907E2">
        <w:trPr>
          <w:gridAfter w:val="1"/>
          <w:wAfter w:w="7" w:type="dxa"/>
        </w:trPr>
        <w:tc>
          <w:tcPr>
            <w:tcW w:w="2841" w:type="dxa"/>
          </w:tcPr>
          <w:p w14:paraId="79ED2B8F" w14:textId="0DA3D7A4" w:rsidR="00075163" w:rsidRPr="00707B23" w:rsidRDefault="00075163" w:rsidP="00075163">
            <w:pPr>
              <w:tabs>
                <w:tab w:val="left" w:pos="2110"/>
              </w:tabs>
              <w:spacing w:line="276" w:lineRule="auto"/>
              <w:rPr>
                <w:sz w:val="20"/>
                <w:szCs w:val="20"/>
              </w:rPr>
            </w:pPr>
            <w:commentRangeStart w:id="183"/>
            <w:del w:id="184" w:author="Toinét Cronjé" w:date="2022-01-29T18:06:00Z">
              <w:r w:rsidRPr="00707B23" w:rsidDel="00012D48">
                <w:rPr>
                  <w:b/>
                  <w:sz w:val="20"/>
                  <w:szCs w:val="20"/>
                </w:rPr>
                <w:delText>Hypertension</w:delText>
              </w:r>
              <w:r w:rsidRPr="00707B23" w:rsidDel="00012D48">
                <w:rPr>
                  <w:sz w:val="20"/>
                  <w:szCs w:val="20"/>
                </w:rPr>
                <w:delText>, %</w:delText>
              </w:r>
            </w:del>
          </w:p>
        </w:tc>
        <w:tc>
          <w:tcPr>
            <w:tcW w:w="1300" w:type="dxa"/>
          </w:tcPr>
          <w:p w14:paraId="1AACFEEB" w14:textId="73083DD5" w:rsidR="00075163" w:rsidRPr="00707B23" w:rsidRDefault="00075163" w:rsidP="00075163">
            <w:pPr>
              <w:tabs>
                <w:tab w:val="left" w:pos="2110"/>
              </w:tabs>
              <w:spacing w:line="276" w:lineRule="auto"/>
              <w:jc w:val="center"/>
              <w:rPr>
                <w:sz w:val="20"/>
                <w:szCs w:val="20"/>
              </w:rPr>
            </w:pPr>
            <w:del w:id="185" w:author="Toinét Cronjé" w:date="2022-01-29T18:06:00Z">
              <w:r w:rsidRPr="00707B23" w:rsidDel="00012D48">
                <w:rPr>
                  <w:sz w:val="20"/>
                  <w:szCs w:val="20"/>
                </w:rPr>
                <w:delText>39.8</w:delText>
              </w:r>
            </w:del>
          </w:p>
        </w:tc>
        <w:tc>
          <w:tcPr>
            <w:tcW w:w="1347" w:type="dxa"/>
          </w:tcPr>
          <w:p w14:paraId="79BC3B7C" w14:textId="0F5CB7EA" w:rsidR="00075163" w:rsidRPr="00707B23" w:rsidRDefault="00075163" w:rsidP="00075163">
            <w:pPr>
              <w:tabs>
                <w:tab w:val="left" w:pos="2110"/>
              </w:tabs>
              <w:spacing w:line="276" w:lineRule="auto"/>
              <w:jc w:val="center"/>
              <w:rPr>
                <w:sz w:val="20"/>
                <w:szCs w:val="20"/>
              </w:rPr>
            </w:pPr>
            <w:del w:id="186" w:author="Toinét Cronjé" w:date="2022-01-29T18:06:00Z">
              <w:r w:rsidRPr="00707B23" w:rsidDel="00012D48">
                <w:rPr>
                  <w:sz w:val="20"/>
                  <w:szCs w:val="20"/>
                </w:rPr>
                <w:delText>42.0</w:delText>
              </w:r>
            </w:del>
          </w:p>
        </w:tc>
        <w:tc>
          <w:tcPr>
            <w:tcW w:w="1346" w:type="dxa"/>
          </w:tcPr>
          <w:p w14:paraId="4542F424" w14:textId="0EEC03DC" w:rsidR="00075163" w:rsidRPr="00707B23" w:rsidRDefault="00075163" w:rsidP="00075163">
            <w:pPr>
              <w:tabs>
                <w:tab w:val="left" w:pos="2110"/>
              </w:tabs>
              <w:spacing w:line="276" w:lineRule="auto"/>
              <w:jc w:val="center"/>
              <w:rPr>
                <w:sz w:val="20"/>
                <w:szCs w:val="20"/>
              </w:rPr>
            </w:pPr>
            <w:del w:id="187" w:author="Toinét Cronjé" w:date="2022-01-29T18:06:00Z">
              <w:r w:rsidRPr="00707B23" w:rsidDel="00012D48">
                <w:rPr>
                  <w:sz w:val="20"/>
                  <w:szCs w:val="20"/>
                </w:rPr>
                <w:delText>39.0</w:delText>
              </w:r>
            </w:del>
          </w:p>
        </w:tc>
        <w:tc>
          <w:tcPr>
            <w:tcW w:w="1347" w:type="dxa"/>
          </w:tcPr>
          <w:p w14:paraId="349CD8BA" w14:textId="03487CE5" w:rsidR="00075163" w:rsidRPr="00707B23" w:rsidRDefault="00075163" w:rsidP="00075163">
            <w:pPr>
              <w:tabs>
                <w:tab w:val="left" w:pos="2110"/>
              </w:tabs>
              <w:spacing w:line="276" w:lineRule="auto"/>
              <w:jc w:val="center"/>
              <w:rPr>
                <w:sz w:val="20"/>
                <w:szCs w:val="20"/>
              </w:rPr>
            </w:pPr>
            <w:del w:id="188" w:author="Toinét Cronjé" w:date="2022-01-29T18:06:00Z">
              <w:r w:rsidRPr="00707B23" w:rsidDel="00012D48">
                <w:rPr>
                  <w:sz w:val="20"/>
                  <w:szCs w:val="20"/>
                </w:rPr>
                <w:delText>37.3</w:delText>
              </w:r>
            </w:del>
          </w:p>
        </w:tc>
        <w:tc>
          <w:tcPr>
            <w:tcW w:w="1347" w:type="dxa"/>
          </w:tcPr>
          <w:p w14:paraId="003334A3" w14:textId="3E19EA90" w:rsidR="00075163" w:rsidRPr="00707B23" w:rsidRDefault="00075163" w:rsidP="00075163">
            <w:pPr>
              <w:tabs>
                <w:tab w:val="left" w:pos="2110"/>
              </w:tabs>
              <w:spacing w:line="276" w:lineRule="auto"/>
              <w:jc w:val="center"/>
              <w:rPr>
                <w:sz w:val="20"/>
                <w:szCs w:val="20"/>
              </w:rPr>
            </w:pPr>
            <w:del w:id="189" w:author="Toinét Cronjé" w:date="2022-01-29T18:06:00Z">
              <w:r w:rsidRPr="00707B23" w:rsidDel="00012D48">
                <w:rPr>
                  <w:sz w:val="20"/>
                  <w:szCs w:val="20"/>
                </w:rPr>
                <w:delText>35.3</w:delText>
              </w:r>
            </w:del>
          </w:p>
        </w:tc>
        <w:tc>
          <w:tcPr>
            <w:tcW w:w="1346" w:type="dxa"/>
          </w:tcPr>
          <w:p w14:paraId="4776F541" w14:textId="533F4A80" w:rsidR="00075163" w:rsidRPr="00707B23" w:rsidRDefault="00075163" w:rsidP="00075163">
            <w:pPr>
              <w:tabs>
                <w:tab w:val="left" w:pos="2110"/>
              </w:tabs>
              <w:spacing w:line="276" w:lineRule="auto"/>
              <w:jc w:val="center"/>
              <w:rPr>
                <w:sz w:val="20"/>
                <w:szCs w:val="20"/>
              </w:rPr>
            </w:pPr>
            <w:del w:id="190" w:author="Toinét Cronjé" w:date="2022-01-29T18:06:00Z">
              <w:r w:rsidRPr="00707B23" w:rsidDel="00012D48">
                <w:rPr>
                  <w:sz w:val="20"/>
                  <w:szCs w:val="20"/>
                </w:rPr>
                <w:delText>35.3</w:delText>
              </w:r>
              <w:commentRangeEnd w:id="183"/>
              <w:r w:rsidR="00012D48" w:rsidDel="00012D48">
                <w:rPr>
                  <w:rStyle w:val="CommentReference"/>
                </w:rPr>
                <w:commentReference w:id="183"/>
              </w:r>
            </w:del>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commentRangeStart w:id="191"/>
            <w:r w:rsidRPr="00707B23">
              <w:rPr>
                <w:sz w:val="20"/>
                <w:szCs w:val="20"/>
              </w:rPr>
              <w:t>Missing</w:t>
            </w:r>
            <w:commentRangeEnd w:id="191"/>
            <w:r w:rsidR="00012D48">
              <w:rPr>
                <w:rStyle w:val="CommentReference"/>
              </w:rPr>
              <w:commentReference w:id="191"/>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28DCC6FD" w:rsidR="00C20C47" w:rsidRPr="00707B23" w:rsidRDefault="006F4C0A" w:rsidP="006678A1">
      <w:pPr>
        <w:spacing w:line="480" w:lineRule="auto"/>
        <w:jc w:val="both"/>
        <w:rPr>
          <w:bCs/>
        </w:rPr>
      </w:pPr>
      <w:r w:rsidRPr="00707B23">
        <w:rPr>
          <w:bCs/>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6"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619B7602" w:rsidR="00664DF7" w:rsidRPr="00707B23" w:rsidRDefault="00664DF7" w:rsidP="00664DF7">
      <w:pPr>
        <w:spacing w:line="480" w:lineRule="auto"/>
        <w:jc w:val="both"/>
        <w:rPr>
          <w:sz w:val="22"/>
        </w:rPr>
      </w:pPr>
      <w:commentRangeStart w:id="192"/>
      <w:r w:rsidRPr="00707B23">
        <w:rPr>
          <w:b/>
          <w:bCs/>
          <w:sz w:val="22"/>
        </w:rPr>
        <w:lastRenderedPageBreak/>
        <w:t>Figure</w:t>
      </w:r>
      <w:commentRangeEnd w:id="192"/>
      <w:r w:rsidR="00080B7E">
        <w:rPr>
          <w:rStyle w:val="CommentReference"/>
        </w:rPr>
        <w:commentReference w:id="192"/>
      </w:r>
      <w:r w:rsidRPr="00707B23">
        <w:rPr>
          <w:b/>
          <w:bCs/>
          <w:sz w:val="22"/>
        </w:rPr>
        <w:t xml:space="preserve"> 2. </w:t>
      </w:r>
      <w:r w:rsidRPr="00707B23">
        <w:rPr>
          <w:sz w:val="22"/>
        </w:rPr>
        <w:t xml:space="preserve">A) </w:t>
      </w:r>
      <w:del w:id="193" w:author="Toinét Cronjé" w:date="2022-01-29T21:22:00Z">
        <w:r w:rsidRPr="00707B23" w:rsidDel="00393413">
          <w:rPr>
            <w:sz w:val="22"/>
          </w:rPr>
          <w:delText>Average p</w:delText>
        </w:r>
      </w:del>
      <w:ins w:id="194" w:author="Toinét Cronjé" w:date="2022-01-29T21:22:00Z">
        <w:r w:rsidR="00393413">
          <w:rPr>
            <w:sz w:val="22"/>
          </w:rPr>
          <w:t>P</w:t>
        </w:r>
      </w:ins>
      <w:r w:rsidRPr="00707B23">
        <w:rPr>
          <w:sz w:val="22"/>
        </w:rPr>
        <w:t xml:space="preserve">redicted incidences of developing T2D </w:t>
      </w:r>
      <w:ins w:id="195" w:author="Toinét Cronjé" w:date="2022-01-29T21:22:00Z">
        <w:r w:rsidR="00393413">
          <w:rPr>
            <w:sz w:val="22"/>
          </w:rPr>
          <w:t xml:space="preserve">overall, and </w:t>
        </w:r>
      </w:ins>
      <w:r w:rsidRPr="00707B23">
        <w:rPr>
          <w:sz w:val="22"/>
        </w:rPr>
        <w:t xml:space="preserve">per racial group by the </w:t>
      </w:r>
      <w:r w:rsidRPr="00707B23">
        <w:rPr>
          <w:b/>
          <w:bCs/>
          <w:sz w:val="22"/>
        </w:rPr>
        <w:t>Framingham Offspring Risk Score</w:t>
      </w:r>
      <w:r w:rsidRPr="00707B23">
        <w:rPr>
          <w:sz w:val="22"/>
        </w:rPr>
        <w:t xml:space="preserve"> and 8-y</w:t>
      </w:r>
      <w:ins w:id="196" w:author="Toinét Cronjé" w:date="2022-01-29T21:23:00Z">
        <w:r w:rsidR="00393413">
          <w:rPr>
            <w:sz w:val="22"/>
          </w:rPr>
          <w:t>ea</w:t>
        </w:r>
      </w:ins>
      <w:r w:rsidRPr="00707B23">
        <w:rPr>
          <w:sz w:val="22"/>
        </w:rPr>
        <w:t>r cumulative incidences of T2D from the U</w:t>
      </w:r>
      <w:del w:id="197" w:author="Toinét Cronjé" w:date="2022-01-29T21:23:00Z">
        <w:r w:rsidRPr="00707B23" w:rsidDel="00393413">
          <w:rPr>
            <w:sz w:val="22"/>
          </w:rPr>
          <w:delText>.</w:delText>
        </w:r>
      </w:del>
      <w:r w:rsidRPr="00707B23">
        <w:rPr>
          <w:sz w:val="22"/>
        </w:rPr>
        <w:t>S</w:t>
      </w:r>
      <w:del w:id="198" w:author="Toinét Cronjé" w:date="2022-01-29T21:23:00Z">
        <w:r w:rsidRPr="00707B23" w:rsidDel="00393413">
          <w:rPr>
            <w:sz w:val="22"/>
          </w:rPr>
          <w:delText>.</w:delText>
        </w:r>
      </w:del>
      <w:r w:rsidRPr="00707B23">
        <w:rPr>
          <w:sz w:val="22"/>
        </w:rPr>
        <w:t xml:space="preserve"> Diabetes Surveillance System. B) Ratios between </w:t>
      </w:r>
      <w:del w:id="199" w:author="Toinét Cronjé" w:date="2022-01-29T21:23:00Z">
        <w:r w:rsidRPr="00707B23" w:rsidDel="00393413">
          <w:rPr>
            <w:sz w:val="22"/>
          </w:rPr>
          <w:delText xml:space="preserve">average </w:delText>
        </w:r>
      </w:del>
      <w:r w:rsidRPr="00707B23">
        <w:rPr>
          <w:sz w:val="22"/>
        </w:rPr>
        <w:t xml:space="preserve">predicted incidences and </w:t>
      </w:r>
      <w:ins w:id="200" w:author="Toinét Cronjé" w:date="2022-01-29T21:24:00Z">
        <w:r w:rsidR="00393413">
          <w:rPr>
            <w:sz w:val="22"/>
          </w:rPr>
          <w:t xml:space="preserve">reported </w:t>
        </w:r>
      </w:ins>
      <w:r w:rsidRPr="00707B23">
        <w:rPr>
          <w:sz w:val="22"/>
        </w:rPr>
        <w:t xml:space="preserve">cumulative incidences of T2D </w:t>
      </w:r>
      <w:del w:id="201" w:author="Toinét Cronjé" w:date="2022-01-29T21:24:00Z">
        <w:r w:rsidRPr="00707B23" w:rsidDel="00393413">
          <w:rPr>
            <w:sz w:val="22"/>
          </w:rPr>
          <w:delText xml:space="preserve">from the U.S. Diabetes Surveillance System </w:delText>
        </w:r>
      </w:del>
      <w:ins w:id="202" w:author="Toinét Cronjé" w:date="2022-01-29T21:24:00Z">
        <w:r w:rsidR="00393413">
          <w:rPr>
            <w:sz w:val="22"/>
          </w:rPr>
          <w:t xml:space="preserve">overall, and </w:t>
        </w:r>
      </w:ins>
      <w:r w:rsidRPr="00707B23">
        <w:rPr>
          <w:sz w:val="22"/>
        </w:rPr>
        <w:t>per racial group</w:t>
      </w:r>
      <w:ins w:id="203" w:author="Toinét Cronjé" w:date="2022-01-29T21:25:00Z">
        <w:r w:rsidR="00393413">
          <w:rPr>
            <w:sz w:val="22"/>
          </w:rPr>
          <w:t>.</w:t>
        </w:r>
      </w:ins>
      <w:del w:id="204" w:author="Toinét Cronjé" w:date="2022-01-29T21:25:00Z">
        <w:r w:rsidRPr="00707B23" w:rsidDel="00393413">
          <w:rPr>
            <w:sz w:val="22"/>
          </w:rPr>
          <w:delText xml:space="preserve"> by </w:delText>
        </w:r>
        <w:commentRangeStart w:id="205"/>
        <w:r w:rsidRPr="00707B23" w:rsidDel="00393413">
          <w:rPr>
            <w:sz w:val="22"/>
          </w:rPr>
          <w:delText>survey year.</w:delText>
        </w:r>
      </w:del>
      <w:commentRangeEnd w:id="205"/>
      <w:r w:rsidR="00393413">
        <w:rPr>
          <w:rStyle w:val="CommentReference"/>
        </w:rPr>
        <w:commentReference w:id="205"/>
      </w:r>
    </w:p>
    <w:p w14:paraId="08C274B0" w14:textId="3ECEF8C2" w:rsidR="00C20C47" w:rsidRPr="00707B23" w:rsidRDefault="006F4C0A" w:rsidP="006678A1">
      <w:pPr>
        <w:spacing w:line="480" w:lineRule="auto"/>
        <w:jc w:val="both"/>
        <w:rPr>
          <w:bCs/>
          <w:sz w:val="22"/>
        </w:rPr>
      </w:pPr>
      <w:commentRangeStart w:id="206"/>
      <w:r w:rsidRPr="00707B23">
        <w:rPr>
          <w:bCs/>
          <w:sz w:val="22"/>
        </w:rPr>
        <w:pict w14:anchorId="3CE12AF7">
          <v:shape id="_x0000_i1026" type="#_x0000_t75" style="width:467.5pt;height:369.5pt">
            <v:imagedata r:id="rId17" o:title="Figure_2"/>
          </v:shape>
        </w:pict>
      </w:r>
      <w:commentRangeEnd w:id="206"/>
      <w:r w:rsidR="00393413">
        <w:rPr>
          <w:rStyle w:val="CommentReference"/>
        </w:rPr>
        <w:commentReference w:id="206"/>
      </w:r>
    </w:p>
    <w:p w14:paraId="27033AA3" w14:textId="77777777" w:rsidR="00C20C47" w:rsidRPr="00707B23" w:rsidRDefault="00C20C47" w:rsidP="006678A1">
      <w:pPr>
        <w:spacing w:line="480" w:lineRule="auto"/>
        <w:jc w:val="both"/>
        <w:rPr>
          <w:bCs/>
          <w:sz w:val="22"/>
        </w:rPr>
      </w:pPr>
      <w:r w:rsidRPr="00707B23">
        <w:rPr>
          <w:bCs/>
          <w:sz w:val="22"/>
        </w:rPr>
        <w:t xml:space="preserve">Abbreviations: API - </w:t>
      </w:r>
      <w:commentRangeStart w:id="207"/>
      <w:r w:rsidRPr="00707B23">
        <w:rPr>
          <w:bCs/>
          <w:sz w:val="22"/>
        </w:rPr>
        <w:t xml:space="preserve">average </w:t>
      </w:r>
      <w:commentRangeEnd w:id="207"/>
      <w:r w:rsidR="00393413">
        <w:rPr>
          <w:rStyle w:val="CommentReference"/>
        </w:rPr>
        <w:commentReference w:id="207"/>
      </w:r>
      <w:r w:rsidRPr="00707B23">
        <w:rPr>
          <w:bCs/>
          <w:sz w:val="22"/>
        </w:rPr>
        <w:t>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2CD2DDB4" w14:textId="608D7245" w:rsidR="00664DF7" w:rsidRPr="00707B23" w:rsidRDefault="00664DF7" w:rsidP="00664DF7">
      <w:pPr>
        <w:spacing w:line="480" w:lineRule="auto"/>
        <w:jc w:val="both"/>
        <w:rPr>
          <w:sz w:val="22"/>
        </w:rPr>
      </w:pPr>
      <w:r w:rsidRPr="00707B23">
        <w:rPr>
          <w:b/>
          <w:bCs/>
          <w:sz w:val="22"/>
        </w:rPr>
        <w:lastRenderedPageBreak/>
        <w:t xml:space="preserve">Figure 3. </w:t>
      </w:r>
      <w:r w:rsidRPr="00707B23">
        <w:rPr>
          <w:sz w:val="22"/>
        </w:rPr>
        <w:t xml:space="preserve">Average predicted incidences of developing T2D per racial group by the </w:t>
      </w:r>
      <w:r w:rsidRPr="00707B23">
        <w:rPr>
          <w:b/>
          <w:bCs/>
          <w:sz w:val="22"/>
        </w:rPr>
        <w:t xml:space="preserve">ARIC </w:t>
      </w:r>
      <w:ins w:id="208" w:author="Toinét Cronjé" w:date="2022-01-29T21:35:00Z">
        <w:r w:rsidR="00080B7E">
          <w:rPr>
            <w:b/>
            <w:bCs/>
            <w:sz w:val="22"/>
          </w:rPr>
          <w:t xml:space="preserve">Risk </w:t>
        </w:r>
      </w:ins>
      <w:r w:rsidRPr="00707B23">
        <w:rPr>
          <w:b/>
          <w:bCs/>
          <w:sz w:val="22"/>
        </w:rPr>
        <w:t>Model</w:t>
      </w:r>
      <w:r w:rsidRPr="00707B23">
        <w:rPr>
          <w:sz w:val="22"/>
        </w:rPr>
        <w:t xml:space="preserve"> and 9-y</w:t>
      </w:r>
      <w:ins w:id="209" w:author="Toinét Cronjé" w:date="2022-01-29T21:35:00Z">
        <w:r w:rsidR="00080B7E">
          <w:rPr>
            <w:sz w:val="22"/>
          </w:rPr>
          <w:t>ea</w:t>
        </w:r>
      </w:ins>
      <w:r w:rsidRPr="00707B23">
        <w:rPr>
          <w:sz w:val="22"/>
        </w:rPr>
        <w:t>r cumulative incidences of T2D from the U</w:t>
      </w:r>
      <w:del w:id="210" w:author="Toinét Cronjé" w:date="2022-01-29T21:35:00Z">
        <w:r w:rsidRPr="00707B23" w:rsidDel="00080B7E">
          <w:rPr>
            <w:sz w:val="22"/>
          </w:rPr>
          <w:delText>.</w:delText>
        </w:r>
      </w:del>
      <w:r w:rsidRPr="00707B23">
        <w:rPr>
          <w:sz w:val="22"/>
        </w:rPr>
        <w:t>S</w:t>
      </w:r>
      <w:del w:id="211" w:author="Toinét Cronjé" w:date="2022-01-29T21:35:00Z">
        <w:r w:rsidRPr="00707B23" w:rsidDel="00080B7E">
          <w:rPr>
            <w:sz w:val="22"/>
          </w:rPr>
          <w:delText>.</w:delText>
        </w:r>
      </w:del>
      <w:r w:rsidRPr="00707B23">
        <w:rPr>
          <w:sz w:val="22"/>
        </w:rPr>
        <w:t xml:space="preserve"> Diabetes Surveillance System. B) Ratios between average predicted incidences and cumulative incidences of T2D from the U.S. Diabetes Surveillance System per racial group by survey year.</w:t>
      </w:r>
    </w:p>
    <w:p w14:paraId="1541571E" w14:textId="0E88244F" w:rsidR="00C20C47" w:rsidRPr="00707B23" w:rsidRDefault="006F4C0A" w:rsidP="006678A1">
      <w:pPr>
        <w:spacing w:line="480" w:lineRule="auto"/>
        <w:jc w:val="both"/>
        <w:rPr>
          <w:bCs/>
          <w:sz w:val="22"/>
        </w:rPr>
      </w:pPr>
      <w:commentRangeStart w:id="212"/>
      <w:r w:rsidRPr="00707B23">
        <w:rPr>
          <w:bCs/>
          <w:sz w:val="22"/>
        </w:rPr>
        <w:pict w14:anchorId="1060505D">
          <v:shape id="_x0000_i1027" type="#_x0000_t75" style="width:467.5pt;height:369.5pt">
            <v:imagedata r:id="rId18" o:title="Figure_3"/>
          </v:shape>
        </w:pict>
      </w:r>
      <w:commentRangeEnd w:id="212"/>
      <w:r w:rsidR="00E330D5">
        <w:rPr>
          <w:rStyle w:val="CommentReference"/>
        </w:rPr>
        <w:commentReference w:id="212"/>
      </w: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20148070" w14:textId="248B26AD" w:rsidR="00664DF7" w:rsidRPr="00707B23" w:rsidRDefault="00664DF7" w:rsidP="00664DF7">
      <w:pPr>
        <w:spacing w:line="480" w:lineRule="auto"/>
        <w:jc w:val="both"/>
        <w:rPr>
          <w:sz w:val="22"/>
        </w:rPr>
      </w:pPr>
      <w:r w:rsidRPr="00707B23">
        <w:rPr>
          <w:b/>
          <w:bCs/>
          <w:sz w:val="22"/>
        </w:rPr>
        <w:lastRenderedPageBreak/>
        <w:t xml:space="preserve">Figure 4. </w:t>
      </w:r>
      <w:r w:rsidRPr="00707B23">
        <w:rPr>
          <w:sz w:val="22"/>
        </w:rPr>
        <w:t xml:space="preserve">Average predicted incidences of developing T2D per racial group by the </w:t>
      </w:r>
      <w:r w:rsidRPr="00707B23">
        <w:rPr>
          <w:b/>
          <w:bCs/>
          <w:sz w:val="22"/>
        </w:rPr>
        <w:t>San Antonio Model</w:t>
      </w:r>
      <w:r w:rsidRPr="00707B23">
        <w:rPr>
          <w:sz w:val="22"/>
        </w:rPr>
        <w:t xml:space="preserve"> and 8-y</w:t>
      </w:r>
      <w:ins w:id="213" w:author="Toinét Cronjé" w:date="2022-01-29T21:50:00Z">
        <w:r w:rsidR="00B9018F">
          <w:rPr>
            <w:sz w:val="22"/>
          </w:rPr>
          <w:t>ea</w:t>
        </w:r>
      </w:ins>
      <w:r w:rsidRPr="00707B23">
        <w:rPr>
          <w:sz w:val="22"/>
        </w:rPr>
        <w:t>r cumulative incidences of T2D from the U</w:t>
      </w:r>
      <w:del w:id="214" w:author="Toinét Cronjé" w:date="2022-01-29T21:50:00Z">
        <w:r w:rsidRPr="00707B23" w:rsidDel="00B9018F">
          <w:rPr>
            <w:sz w:val="22"/>
          </w:rPr>
          <w:delText>.</w:delText>
        </w:r>
      </w:del>
      <w:r w:rsidRPr="00707B23">
        <w:rPr>
          <w:sz w:val="22"/>
        </w:rPr>
        <w:t>S</w:t>
      </w:r>
      <w:del w:id="215" w:author="Toinét Cronjé" w:date="2022-01-29T21:50:00Z">
        <w:r w:rsidRPr="00707B23" w:rsidDel="00B9018F">
          <w:rPr>
            <w:sz w:val="22"/>
          </w:rPr>
          <w:delText>.</w:delText>
        </w:r>
      </w:del>
      <w:r w:rsidRPr="00707B23">
        <w:rPr>
          <w:sz w:val="22"/>
        </w:rPr>
        <w:t xml:space="preserve"> Diabetes Surveillance System. B) Ratios between average predicted incidences and cumulative incidences of T2D from the U</w:t>
      </w:r>
      <w:del w:id="216" w:author="Toinét Cronjé" w:date="2022-01-29T21:50:00Z">
        <w:r w:rsidRPr="00707B23" w:rsidDel="00B9018F">
          <w:rPr>
            <w:sz w:val="22"/>
          </w:rPr>
          <w:delText>.</w:delText>
        </w:r>
      </w:del>
      <w:r w:rsidRPr="00707B23">
        <w:rPr>
          <w:sz w:val="22"/>
        </w:rPr>
        <w:t>S</w:t>
      </w:r>
      <w:bookmarkStart w:id="217" w:name="_GoBack"/>
      <w:bookmarkEnd w:id="217"/>
      <w:del w:id="218" w:author="Toinét Cronjé" w:date="2022-01-29T21:50:00Z">
        <w:r w:rsidRPr="00707B23" w:rsidDel="00B9018F">
          <w:rPr>
            <w:sz w:val="22"/>
          </w:rPr>
          <w:delText>.</w:delText>
        </w:r>
      </w:del>
      <w:r w:rsidRPr="00707B23">
        <w:rPr>
          <w:sz w:val="22"/>
        </w:rPr>
        <w:t xml:space="preserve"> Diabetes Surveillance System per racial group by survey year.</w:t>
      </w:r>
    </w:p>
    <w:p w14:paraId="51E9BF38" w14:textId="691CC46E" w:rsidR="00C20C47" w:rsidRPr="00707B23" w:rsidRDefault="006F4C0A" w:rsidP="006678A1">
      <w:pPr>
        <w:spacing w:line="480" w:lineRule="auto"/>
        <w:jc w:val="both"/>
        <w:rPr>
          <w:bCs/>
          <w:sz w:val="22"/>
        </w:rPr>
      </w:pPr>
      <w:r w:rsidRPr="00707B23">
        <w:rPr>
          <w:bCs/>
          <w:sz w:val="22"/>
        </w:rPr>
        <w:pict w14:anchorId="009A3D4D">
          <v:shape id="_x0000_i1028" type="#_x0000_t75" style="width:467.5pt;height:369.5pt">
            <v:imagedata r:id="rId19" o:title="Figure_4"/>
          </v:shape>
        </w:pict>
      </w: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182"/>
      <w:r w:rsidR="00C20C47" w:rsidRPr="00707B23">
        <w:rPr>
          <w:sz w:val="22"/>
        </w:rPr>
        <w:t>Type 2 diabetes risk prediction model included in the analytic framework.</w:t>
      </w:r>
    </w:p>
    <w:p w14:paraId="285E5564" w14:textId="59C3659E" w:rsidR="00C20C47" w:rsidRPr="00707B23" w:rsidRDefault="00C20C47" w:rsidP="006678A1">
      <w:pPr>
        <w:spacing w:line="480" w:lineRule="auto"/>
        <w:jc w:val="both"/>
        <w:rPr>
          <w:sz w:val="22"/>
        </w:rPr>
      </w:pPr>
      <w:r w:rsidRPr="00707B23">
        <w:rPr>
          <w:b/>
          <w:sz w:val="22"/>
        </w:rPr>
        <w:t>Supplemental Table 2.</w:t>
      </w:r>
      <w:r w:rsidRPr="00707B23">
        <w:rPr>
          <w:sz w:val="22"/>
        </w:rPr>
        <w:t xml:space="preserve"> D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20A7DEB4" w:rsidR="00C20C47" w:rsidRPr="00707B23" w:rsidRDefault="00C20C47" w:rsidP="006678A1">
      <w:pPr>
        <w:spacing w:line="480" w:lineRule="auto"/>
        <w:jc w:val="both"/>
      </w:pPr>
    </w:p>
    <w:sectPr w:rsidR="00C20C47" w:rsidRPr="00707B23"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Toinét Cronjé" w:date="2022-01-29T14:30:00Z" w:initials="TC">
    <w:p w14:paraId="0393CD2F" w14:textId="1CAC8C0E" w:rsidR="000D25E1" w:rsidRDefault="000D25E1">
      <w:pPr>
        <w:pStyle w:val="CommentText"/>
      </w:pPr>
      <w:r>
        <w:rPr>
          <w:rStyle w:val="CommentReference"/>
        </w:rPr>
        <w:annotationRef/>
      </w:r>
      <w:r>
        <w:t>When I read emerged as, I kind of want to know ‘when’ or ‘why’? Maybe this can just be ‘is’ or ‘can be’</w:t>
      </w:r>
    </w:p>
  </w:comment>
  <w:comment w:id="45" w:author="Toinét Cronjé" w:date="2022-01-29T15:05:00Z" w:initials="TC">
    <w:p w14:paraId="2FB52FD7" w14:textId="33852FB4" w:rsidR="00DE6A07" w:rsidRDefault="00DE6A07">
      <w:pPr>
        <w:pStyle w:val="CommentText"/>
      </w:pPr>
      <w:r>
        <w:rPr>
          <w:rStyle w:val="CommentReference"/>
        </w:rPr>
        <w:annotationRef/>
      </w:r>
      <w:r>
        <w:t>For strobe purposes, not sure if this is perfectly true though. I’ll check.</w:t>
      </w:r>
    </w:p>
  </w:comment>
  <w:comment w:id="48" w:author="Toinét Cronjé" w:date="2022-01-29T15:05:00Z" w:initials="TC">
    <w:p w14:paraId="7DCE0C79" w14:textId="2E889628" w:rsidR="00DE6A07" w:rsidRDefault="00DE6A07">
      <w:pPr>
        <w:pStyle w:val="CommentText"/>
      </w:pPr>
      <w:r>
        <w:rPr>
          <w:rStyle w:val="CommentReference"/>
        </w:rPr>
        <w:annotationRef/>
      </w:r>
      <w:r>
        <w:t xml:space="preserve">Is this true? The ‘Continuous’ NHANES is the 1999- one, but NHANES was active before then right? </w:t>
      </w:r>
    </w:p>
  </w:comment>
  <w:comment w:id="60" w:author="Toinét Cronjé" w:date="2022-01-29T17:30:00Z" w:initials="TC">
    <w:p w14:paraId="65562C1F" w14:textId="39A92EC3" w:rsidR="00776E82" w:rsidRDefault="00776E82">
      <w:pPr>
        <w:pStyle w:val="CommentText"/>
      </w:pPr>
      <w:r>
        <w:rPr>
          <w:rStyle w:val="CommentReference"/>
        </w:rPr>
        <w:annotationRef/>
      </w:r>
      <w:r w:rsidR="0071275E">
        <w:t xml:space="preserve">Do any of our remaining </w:t>
      </w:r>
      <w:r>
        <w:t>participants ha</w:t>
      </w:r>
      <w:r w:rsidR="0071275E">
        <w:t>ve</w:t>
      </w:r>
      <w:r>
        <w:t xml:space="preserve"> fasting glucose / Hba1c that give them prevalent diabetes status even if they were not name</w:t>
      </w:r>
      <w:r w:rsidR="0071275E">
        <w:t>d</w:t>
      </w:r>
      <w:r>
        <w:t xml:space="preserve"> such? </w:t>
      </w:r>
      <w:r w:rsidR="0071275E">
        <w:t>I’m unsure if the prior/prevalent was a separate variable or if it was one we made.</w:t>
      </w:r>
      <w:r>
        <w:br/>
      </w:r>
      <w:r>
        <w:br/>
        <w:t xml:space="preserve">Hopefully there is none and this was included in the classification of prevalent diabetes, if so I think it will be good to add here </w:t>
      </w:r>
      <w:r>
        <w:sym w:font="Wingdings" w:char="F04A"/>
      </w:r>
      <w:r>
        <w:t xml:space="preserve"> (based on self-report, medication use, fasting glucose, and glycated hemoglobin levels)</w:t>
      </w:r>
    </w:p>
  </w:comment>
  <w:comment w:id="69" w:author="Toinét Cronjé" w:date="2022-01-29T17:38:00Z" w:initials="TC">
    <w:p w14:paraId="5DB1833E" w14:textId="3AE006D1" w:rsidR="0071275E" w:rsidRDefault="0071275E">
      <w:pPr>
        <w:pStyle w:val="CommentText"/>
      </w:pPr>
      <w:r>
        <w:rPr>
          <w:rStyle w:val="CommentReference"/>
        </w:rPr>
        <w:annotationRef/>
      </w:r>
      <w:r>
        <w:t xml:space="preserve">Maybe just US for consistency with the aim? </w:t>
      </w:r>
    </w:p>
  </w:comment>
  <w:comment w:id="73" w:author="Toinét Cronjé" w:date="2022-01-29T17:58:00Z" w:initials="TC">
    <w:p w14:paraId="24919E4F" w14:textId="6450F13B" w:rsidR="007871A0" w:rsidRDefault="007871A0">
      <w:pPr>
        <w:pStyle w:val="CommentText"/>
      </w:pPr>
      <w:r>
        <w:rPr>
          <w:rStyle w:val="CommentReference"/>
        </w:rPr>
        <w:annotationRef/>
      </w:r>
      <w:r>
        <w:t xml:space="preserve">Added this to bridge what we actually got from NHANES vs how these were used. E.g race categories are not </w:t>
      </w:r>
      <w:r w:rsidR="00012D48">
        <w:t>necessarily</w:t>
      </w:r>
      <w:r>
        <w:t xml:space="preserve"> relevant in the models specifically, or the units as extracted might </w:t>
      </w:r>
      <w:r w:rsidR="00012D48">
        <w:t>have been altered to fit the model.</w:t>
      </w:r>
    </w:p>
  </w:comment>
  <w:comment w:id="118" w:author="Tibor V Varga" w:date="2022-01-28T10:03:00Z" w:initials="TVV">
    <w:p w14:paraId="6A9B438C" w14:textId="77777777" w:rsidR="006F4C0A" w:rsidRDefault="006F4C0A" w:rsidP="007A27FF">
      <w:pPr>
        <w:pStyle w:val="CommentText"/>
      </w:pPr>
      <w:r>
        <w:rPr>
          <w:rStyle w:val="CommentReference"/>
        </w:rPr>
        <w:annotationRef/>
      </w:r>
      <w:r>
        <w:t>Naja: The result section is rather ‘thin’, and I think it would strengthen the paper to go through the findings, provide key descriptives and key estimates more systematically.</w:t>
      </w:r>
    </w:p>
    <w:p w14:paraId="617B4745" w14:textId="77777777" w:rsidR="006F4C0A" w:rsidRDefault="006F4C0A" w:rsidP="007A27FF">
      <w:pPr>
        <w:pStyle w:val="CommentText"/>
      </w:pPr>
    </w:p>
    <w:p w14:paraId="62FCF0D4" w14:textId="77777777" w:rsidR="006F4C0A" w:rsidRDefault="006F4C0A" w:rsidP="007A27FF">
      <w:pPr>
        <w:pStyle w:val="CommentText"/>
      </w:pPr>
      <w:r>
        <w:t>Also, I still think it is important to highlight that the two models which were developed in more diverse population had the best prediction of actual rates for Blacks and Hispanics.</w:t>
      </w:r>
    </w:p>
    <w:p w14:paraId="5146EF8D" w14:textId="77777777" w:rsidR="006F4C0A" w:rsidRDefault="006F4C0A" w:rsidP="007A27FF">
      <w:pPr>
        <w:pStyle w:val="CommentText"/>
      </w:pPr>
    </w:p>
    <w:p w14:paraId="05501AE7" w14:textId="77777777" w:rsidR="006F4C0A" w:rsidRDefault="006F4C0A" w:rsidP="007A27FF">
      <w:pPr>
        <w:pStyle w:val="CommentText"/>
      </w:pPr>
    </w:p>
    <w:p w14:paraId="3C505961" w14:textId="77777777" w:rsidR="006F4C0A" w:rsidRDefault="006F4C0A" w:rsidP="007A27FF">
      <w:pPr>
        <w:pStyle w:val="CommentText"/>
      </w:pPr>
      <w:r>
        <w:t>Tibor: I don’t mind it if it is thin – we performed a simple, concise analysis, so it is OK if this section is not super long. I agree to add a bit more though.</w:t>
      </w:r>
    </w:p>
    <w:p w14:paraId="55A3BEBA" w14:textId="19836522" w:rsidR="006F4C0A" w:rsidRDefault="006F4C0A" w:rsidP="007A27FF">
      <w:pPr>
        <w:pStyle w:val="CommentText"/>
      </w:pPr>
      <w:r>
        <w:t>Also, we can describe the 3 predictive models here a bit more in detail? Or maybe that is more Methods-y. IDK.</w:t>
      </w:r>
    </w:p>
  </w:comment>
  <w:comment w:id="120" w:author="Tibor V Varga" w:date="2022-01-28T10:05:00Z" w:initials="TVV">
    <w:p w14:paraId="2B893DE3" w14:textId="5D1354FE" w:rsidR="006F4C0A" w:rsidRDefault="006F4C0A">
      <w:pPr>
        <w:pStyle w:val="CommentText"/>
      </w:pPr>
      <w:r>
        <w:rPr>
          <w:rStyle w:val="CommentReference"/>
        </w:rPr>
        <w:annotationRef/>
      </w:r>
      <w:r>
        <w:t>Naja’s suggestion – and I agree. We should incorporate a year though for this sentence. Like, in 2021, it was ….</w:t>
      </w:r>
    </w:p>
  </w:comment>
  <w:comment w:id="121" w:author="Toinét Cronjé" w:date="2022-01-29T20:58:00Z" w:initials="TC">
    <w:p w14:paraId="7780E17F" w14:textId="27B9745C" w:rsidR="001126A4" w:rsidRDefault="001126A4">
      <w:pPr>
        <w:pStyle w:val="CommentText"/>
      </w:pPr>
      <w:r>
        <w:rPr>
          <w:rStyle w:val="CommentReference"/>
        </w:rPr>
        <w:annotationRef/>
      </w:r>
      <w:r>
        <w:t xml:space="preserve">See Trello for the source I used. </w:t>
      </w:r>
      <w:r w:rsidRPr="001126A4">
        <w:t>2020 Census Public Law Redistricting Data File (P.L. 94-171) Summary File</w:t>
      </w:r>
      <w:r>
        <w:t xml:space="preserve"> downloaded from this site </w:t>
      </w:r>
      <w:hyperlink r:id="rId1" w:history="1">
        <w:r w:rsidRPr="00F84A6B">
          <w:rPr>
            <w:rStyle w:val="Hyperlink"/>
          </w:rPr>
          <w:t>https://www.census.gov/data/tables/2020/dec/2020-redistricting-supplementary-tables.html</w:t>
        </w:r>
      </w:hyperlink>
      <w:r>
        <w:t xml:space="preserve"> </w:t>
      </w:r>
    </w:p>
  </w:comment>
  <w:comment w:id="146" w:author="Toinét Cronjé" w:date="2022-01-29T21:00:00Z" w:initials="TC">
    <w:p w14:paraId="2B8B2A01" w14:textId="47B9F0F1" w:rsidR="001126A4" w:rsidRDefault="001126A4">
      <w:pPr>
        <w:pStyle w:val="CommentText"/>
      </w:pPr>
      <w:r>
        <w:rPr>
          <w:rStyle w:val="CommentReference"/>
        </w:rPr>
        <w:annotationRef/>
      </w:r>
      <w:r>
        <w:t>Unsure about the tense. It was, but still is – I think continues to be works?</w:t>
      </w:r>
    </w:p>
  </w:comment>
  <w:comment w:id="148" w:author="Tibor V Varga" w:date="2022-01-28T10:08:00Z" w:initials="TVV">
    <w:p w14:paraId="172C8549" w14:textId="77777777" w:rsidR="006F4C0A" w:rsidRDefault="006F4C0A">
      <w:pPr>
        <w:pStyle w:val="CommentText"/>
      </w:pPr>
      <w:r>
        <w:rPr>
          <w:rStyle w:val="CommentReference"/>
        </w:rPr>
        <w:annotationRef/>
      </w:r>
      <w:r>
        <w:t>Naja: I suggest that this explaination is moved to the method section.</w:t>
      </w:r>
    </w:p>
    <w:p w14:paraId="06836C5F" w14:textId="77777777" w:rsidR="006F4C0A" w:rsidRDefault="006F4C0A">
      <w:pPr>
        <w:pStyle w:val="CommentText"/>
      </w:pPr>
    </w:p>
    <w:p w14:paraId="18AD6196" w14:textId="71B94E58" w:rsidR="006F4C0A" w:rsidRDefault="006F4C0A">
      <w:pPr>
        <w:pStyle w:val="CommentText"/>
      </w:pPr>
      <w:r>
        <w:t>Tibor: Hm, maybe I disagree – I usually like it when key parts of methods are “recapped” in Results – it makes it more understandable and the reader doesn’t need to jump back to methods searching for what it is that they really did? So I think this is fine, but if you feel strongly for moving, pls do so.</w:t>
      </w:r>
    </w:p>
  </w:comment>
  <w:comment w:id="149" w:author="Toinét Cronjé" w:date="2022-01-29T21:03:00Z" w:initials="TC">
    <w:p w14:paraId="538DD6A0" w14:textId="5449CF47" w:rsidR="001126A4" w:rsidRDefault="001126A4">
      <w:pPr>
        <w:pStyle w:val="CommentText"/>
      </w:pPr>
      <w:r>
        <w:rPr>
          <w:rStyle w:val="CommentReference"/>
        </w:rPr>
        <w:annotationRef/>
      </w:r>
      <w:r>
        <w:t>Are we allowed to have sub-headings in the results? I think this sentence is important to have to guide the reader in to the next ‘topic’ – a sub-heading might be able to do the same without sounding like ‘method text’?</w:t>
      </w:r>
    </w:p>
  </w:comment>
  <w:comment w:id="152" w:author="Toinét Cronjé" w:date="2022-01-29T21:10:00Z" w:initials="TC">
    <w:p w14:paraId="45E987CF" w14:textId="78174ADA" w:rsidR="00981989" w:rsidRDefault="00981989">
      <w:pPr>
        <w:pStyle w:val="CommentText"/>
      </w:pPr>
      <w:r>
        <w:rPr>
          <w:rStyle w:val="CommentReference"/>
        </w:rPr>
        <w:annotationRef/>
      </w:r>
      <w:r>
        <w:t>Again unsure about tense – I would write this in the past tense.</w:t>
      </w:r>
    </w:p>
  </w:comment>
  <w:comment w:id="176" w:author="Tibor V Varga" w:date="2022-01-28T10:10:00Z" w:initials="TVV">
    <w:p w14:paraId="3F1D7DEC" w14:textId="77777777" w:rsidR="006F4C0A" w:rsidRDefault="006F4C0A">
      <w:pPr>
        <w:pStyle w:val="CommentText"/>
      </w:pPr>
      <w:r>
        <w:rPr>
          <w:rStyle w:val="CommentReference"/>
        </w:rPr>
        <w:annotationRef/>
      </w:r>
      <w:r>
        <w:t>I think Leonie flagged this for being confusing.</w:t>
      </w:r>
    </w:p>
    <w:p w14:paraId="56C244B1" w14:textId="77777777" w:rsidR="006F4C0A" w:rsidRDefault="006F4C0A">
      <w:pPr>
        <w:pStyle w:val="CommentText"/>
      </w:pPr>
    </w:p>
    <w:p w14:paraId="69F6E426" w14:textId="77777777" w:rsidR="006F4C0A" w:rsidRDefault="006F4C0A">
      <w:pPr>
        <w:pStyle w:val="CommentText"/>
      </w:pPr>
      <w:r>
        <w:t>What I mean here is that an algorithm can be super simple (a cutoff), it can be a risk score, or it can be a super complicated neural network, regardless, it can be biased.</w:t>
      </w:r>
    </w:p>
    <w:p w14:paraId="42630887" w14:textId="77777777" w:rsidR="006F4C0A" w:rsidRDefault="006F4C0A">
      <w:pPr>
        <w:pStyle w:val="CommentText"/>
      </w:pPr>
    </w:p>
    <w:p w14:paraId="12F66FBA" w14:textId="05BB48CE" w:rsidR="006F4C0A" w:rsidRDefault="006F4C0A">
      <w:pPr>
        <w:pStyle w:val="CommentText"/>
      </w:pPr>
      <w:r>
        <w:t>Would be nice if you could help clarify.</w:t>
      </w:r>
    </w:p>
  </w:comment>
  <w:comment w:id="177" w:author="Tibor V Varga" w:date="2022-01-28T10:13:00Z" w:initials="TVV">
    <w:p w14:paraId="1E09E2A4" w14:textId="77777777" w:rsidR="006F4C0A" w:rsidRDefault="006F4C0A">
      <w:pPr>
        <w:pStyle w:val="CommentText"/>
      </w:pPr>
      <w:r>
        <w:rPr>
          <w:rStyle w:val="CommentReference"/>
        </w:rPr>
        <w:annotationRef/>
      </w:r>
      <w:r>
        <w:t>Naja: Are the more complex prediction models to trying to use much more data on each individual and thereby try to reduce biases across measured variables?</w:t>
      </w:r>
    </w:p>
    <w:p w14:paraId="26DE03EC" w14:textId="77777777" w:rsidR="006F4C0A" w:rsidRDefault="006F4C0A">
      <w:pPr>
        <w:pStyle w:val="CommentText"/>
      </w:pPr>
    </w:p>
    <w:p w14:paraId="4FE7D224" w14:textId="5856D3A1" w:rsidR="006F4C0A" w:rsidRDefault="006F4C0A">
      <w:pPr>
        <w:pStyle w:val="CommentText"/>
      </w:pPr>
      <w:r>
        <w:t>Tibor: To be honest I don’t understand this comment.</w:t>
      </w:r>
    </w:p>
  </w:comment>
  <w:comment w:id="178" w:author="Tibor V Varga" w:date="2022-01-28T10:17:00Z" w:initials="TVV">
    <w:p w14:paraId="44ECF26C" w14:textId="77777777" w:rsidR="006F4C0A" w:rsidRDefault="006F4C0A">
      <w:pPr>
        <w:pStyle w:val="CommentText"/>
      </w:pPr>
      <w:r>
        <w:rPr>
          <w:rStyle w:val="CommentReference"/>
        </w:rPr>
        <w:annotationRef/>
      </w:r>
      <w:r>
        <w:t>Naja: Please explain the algorithmic bias here.</w:t>
      </w:r>
    </w:p>
    <w:p w14:paraId="58EB5E83" w14:textId="77777777" w:rsidR="006F4C0A" w:rsidRDefault="006F4C0A">
      <w:pPr>
        <w:pStyle w:val="CommentText"/>
      </w:pPr>
    </w:p>
    <w:p w14:paraId="61207ABD" w14:textId="22DFD88F" w:rsidR="006F4C0A" w:rsidRDefault="006F4C0A">
      <w:pPr>
        <w:pStyle w:val="CommentText"/>
      </w:pPr>
      <w:r>
        <w:t>Tibor: well, it is difficult to explain it. Rather, our results indicate that the algorithm – despite attempting for Hispanic race – is still not satisfactory in working at the same performance as it does for white. So in my opinion, I think we do explain it: the algorithmic bias is the differential performance.</w:t>
      </w:r>
    </w:p>
  </w:comment>
  <w:comment w:id="179" w:author="Tibor V Varga" w:date="2022-01-28T10:24:00Z" w:initials="TVV">
    <w:p w14:paraId="5AFA6A1B" w14:textId="5142C58A" w:rsidR="006F4C0A" w:rsidRDefault="006F4C0A">
      <w:pPr>
        <w:pStyle w:val="CommentText"/>
      </w:pPr>
      <w:r>
        <w:rPr>
          <w:rStyle w:val="CommentReference"/>
        </w:rPr>
        <w:annotationRef/>
      </w:r>
      <w:r>
        <w:t>Naja: How? Can you be more specific?</w:t>
      </w:r>
    </w:p>
  </w:comment>
  <w:comment w:id="180" w:author="Tibor V Varga" w:date="2022-01-28T10:27:00Z" w:initials="TVV">
    <w:p w14:paraId="004451B1" w14:textId="77777777" w:rsidR="006F4C0A" w:rsidRDefault="006F4C0A">
      <w:pPr>
        <w:pStyle w:val="CommentText"/>
      </w:pPr>
      <w:r>
        <w:rPr>
          <w:rStyle w:val="CommentReference"/>
        </w:rPr>
        <w:annotationRef/>
      </w:r>
      <w:r>
        <w:t>Naja: suggest incorporating this in conclusions.</w:t>
      </w:r>
    </w:p>
    <w:p w14:paraId="1A8E899B" w14:textId="77777777" w:rsidR="006F4C0A" w:rsidRDefault="006F4C0A">
      <w:pPr>
        <w:pStyle w:val="CommentText"/>
      </w:pPr>
    </w:p>
    <w:p w14:paraId="04800F97" w14:textId="18779F41" w:rsidR="006F4C0A" w:rsidRDefault="006F4C0A">
      <w:pPr>
        <w:pStyle w:val="CommentText"/>
      </w:pPr>
      <w:r>
        <w:t>Tibor: hm, maybe this should be a standalone section as concrete recommendations (that is what lancet wanted), and not just the sideline of conclusions. What do you think?</w:t>
      </w:r>
    </w:p>
  </w:comment>
  <w:comment w:id="181" w:author="Toinét Cronjé" w:date="2022-01-29T21:16:00Z" w:initials="TC">
    <w:p w14:paraId="71BBCF01" w14:textId="58338E0A" w:rsidR="00981989" w:rsidRDefault="00981989">
      <w:pPr>
        <w:pStyle w:val="CommentText"/>
      </w:pPr>
      <w:r>
        <w:rPr>
          <w:rStyle w:val="CommentReference"/>
        </w:rPr>
        <w:annotationRef/>
      </w:r>
      <w:r>
        <w:t xml:space="preserve">Happy to correct the references on Monday if you think it’s useful at this stage. Once we have a finalized version it would be great if you could export to plain text so that I can edit these manually. </w:t>
      </w:r>
    </w:p>
  </w:comment>
  <w:comment w:id="183" w:author="Toinét Cronjé" w:date="2022-01-29T18:05:00Z" w:initials="TC">
    <w:p w14:paraId="44EF361C" w14:textId="3C79FEFC" w:rsidR="00012D48" w:rsidRDefault="00012D48">
      <w:pPr>
        <w:pStyle w:val="CommentText"/>
      </w:pPr>
      <w:r>
        <w:rPr>
          <w:rStyle w:val="CommentReference"/>
        </w:rPr>
        <w:annotationRef/>
      </w:r>
      <w:r>
        <w:t>Not used anywhere as far as I can tell and raises questions in terms of the % of population on BP meds in the imputed table that is higher than the actual % with hypertension so it is unclear if this was defined purely on current blood pressure being high (in which case having the SBP available gives all the necessary info).</w:t>
      </w:r>
    </w:p>
  </w:comment>
  <w:comment w:id="191" w:author="Toinét Cronjé" w:date="2022-01-29T18:07:00Z" w:initials="TC">
    <w:p w14:paraId="76079216" w14:textId="5E021582" w:rsidR="00012D48" w:rsidRDefault="00012D48">
      <w:pPr>
        <w:pStyle w:val="CommentText"/>
      </w:pPr>
      <w:r>
        <w:rPr>
          <w:rStyle w:val="CommentReference"/>
        </w:rPr>
        <w:annotationRef/>
      </w:r>
      <w:r>
        <w:t xml:space="preserve">Seems like this refers only to missing DBP (I know its kind of obvious it applies to both, but just to avoid any confusion I suggested an alternative way of showing this in the supplementary table. </w:t>
      </w:r>
    </w:p>
  </w:comment>
  <w:comment w:id="192" w:author="Toinét Cronjé" w:date="2022-01-29T21:35:00Z" w:initials="TC">
    <w:p w14:paraId="3A6E9782" w14:textId="3F6D7B97" w:rsidR="00080B7E" w:rsidRDefault="00080B7E">
      <w:pPr>
        <w:pStyle w:val="CommentText"/>
      </w:pPr>
      <w:r>
        <w:rPr>
          <w:rStyle w:val="CommentReference"/>
        </w:rPr>
        <w:annotationRef/>
      </w:r>
      <w:r>
        <w:t xml:space="preserve">The same comments/edits apply to all headings </w:t>
      </w:r>
      <w:r>
        <w:sym w:font="Wingdings" w:char="F04A"/>
      </w:r>
    </w:p>
  </w:comment>
  <w:comment w:id="205" w:author="Toinét Cronjé" w:date="2022-01-29T21:25:00Z" w:initials="TC">
    <w:p w14:paraId="54595B5B" w14:textId="2F288469" w:rsidR="00393413" w:rsidRDefault="00393413">
      <w:pPr>
        <w:pStyle w:val="CommentText"/>
      </w:pPr>
      <w:r>
        <w:rPr>
          <w:rStyle w:val="CommentReference"/>
        </w:rPr>
        <w:annotationRef/>
      </w:r>
      <w:r>
        <w:t>Not survey year but 8 year post survey year right?</w:t>
      </w:r>
    </w:p>
  </w:comment>
  <w:comment w:id="206" w:author="Toinét Cronjé" w:date="2022-01-29T21:28:00Z" w:initials="TC">
    <w:p w14:paraId="7B7CD628" w14:textId="32B4534B" w:rsidR="00080B7E" w:rsidRDefault="00393413">
      <w:pPr>
        <w:pStyle w:val="CommentText"/>
      </w:pPr>
      <w:r>
        <w:rPr>
          <w:rStyle w:val="CommentReference"/>
        </w:rPr>
        <w:annotationRef/>
      </w:r>
      <w:r w:rsidR="00080B7E">
        <w:t>Comments on plots:</w:t>
      </w:r>
    </w:p>
    <w:p w14:paraId="2C8D27FA" w14:textId="77777777" w:rsidR="00080B7E" w:rsidRDefault="00080B7E">
      <w:pPr>
        <w:pStyle w:val="CommentText"/>
      </w:pPr>
    </w:p>
    <w:p w14:paraId="5DB9441D" w14:textId="77777777" w:rsidR="00080B7E" w:rsidRDefault="00393413" w:rsidP="00080B7E">
      <w:pPr>
        <w:pStyle w:val="CommentText"/>
        <w:numPr>
          <w:ilvl w:val="0"/>
          <w:numId w:val="4"/>
        </w:numPr>
      </w:pPr>
      <w:r>
        <w:t>I</w:t>
      </w:r>
      <w:r w:rsidR="00080B7E">
        <w:t xml:space="preserve"> would make the x-axis label Incidence rate and then make red/orange ‘predicted’ and green just ‘reported.’</w:t>
      </w:r>
    </w:p>
    <w:p w14:paraId="232D5DE9" w14:textId="34D3ADED" w:rsidR="00393413" w:rsidRDefault="00080B7E" w:rsidP="00080B7E">
      <w:pPr>
        <w:pStyle w:val="CommentText"/>
        <w:numPr>
          <w:ilvl w:val="0"/>
          <w:numId w:val="4"/>
        </w:numPr>
      </w:pPr>
      <w:r>
        <w:t xml:space="preserve">I think someone else said the opposite so take my comment in that context… but I would actually prefer removing the ‘all’ from these plots. I don’t think its particularly relevant given the question and it could be mentioned in the text instead of taking attention away from the race comparisons. </w:t>
      </w:r>
    </w:p>
  </w:comment>
  <w:comment w:id="207" w:author="Toinét Cronjé" w:date="2022-01-29T21:27:00Z" w:initials="TC">
    <w:p w14:paraId="6118B1DB" w14:textId="58B7AF91" w:rsidR="00393413" w:rsidRDefault="00393413">
      <w:pPr>
        <w:pStyle w:val="CommentText"/>
      </w:pPr>
      <w:r>
        <w:rPr>
          <w:rStyle w:val="CommentReference"/>
        </w:rPr>
        <w:annotationRef/>
      </w:r>
      <w:r>
        <w:t>Not sure why the emphasis on average? I think predicted incidence / cumulative incidence reads easier – I might be missing something here.</w:t>
      </w:r>
    </w:p>
  </w:comment>
  <w:comment w:id="212" w:author="Toinét Cronjé" w:date="2022-01-29T21:39:00Z" w:initials="TC">
    <w:p w14:paraId="09A69A0D" w14:textId="7C5F9C7F" w:rsidR="00E330D5" w:rsidRDefault="00E330D5">
      <w:pPr>
        <w:pStyle w:val="CommentText"/>
      </w:pPr>
      <w:r>
        <w:rPr>
          <w:rStyle w:val="CommentReference"/>
        </w:rPr>
        <w:annotationRef/>
      </w:r>
      <w:r>
        <w:t>I would add 0.5 (and maybe 3.5) to the x-axis of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93CD2F" w15:done="0"/>
  <w15:commentEx w15:paraId="2FB52FD7" w15:done="0"/>
  <w15:commentEx w15:paraId="7DCE0C79" w15:done="0"/>
  <w15:commentEx w15:paraId="65562C1F" w15:done="0"/>
  <w15:commentEx w15:paraId="5DB1833E" w15:done="0"/>
  <w15:commentEx w15:paraId="24919E4F" w15:done="0"/>
  <w15:commentEx w15:paraId="55A3BEBA" w15:done="0"/>
  <w15:commentEx w15:paraId="2B893DE3" w15:done="0"/>
  <w15:commentEx w15:paraId="7780E17F" w15:paraIdParent="2B893DE3" w15:done="0"/>
  <w15:commentEx w15:paraId="2B8B2A01" w15:done="0"/>
  <w15:commentEx w15:paraId="18AD6196" w15:done="0"/>
  <w15:commentEx w15:paraId="538DD6A0" w15:paraIdParent="18AD6196" w15:done="0"/>
  <w15:commentEx w15:paraId="45E987CF" w15:done="0"/>
  <w15:commentEx w15:paraId="12F66FBA" w15:done="0"/>
  <w15:commentEx w15:paraId="4FE7D224" w15:done="0"/>
  <w15:commentEx w15:paraId="61207ABD" w15:done="0"/>
  <w15:commentEx w15:paraId="5AFA6A1B" w15:done="0"/>
  <w15:commentEx w15:paraId="04800F97" w15:done="0"/>
  <w15:commentEx w15:paraId="71BBCF01" w15:done="0"/>
  <w15:commentEx w15:paraId="44EF361C" w15:done="0"/>
  <w15:commentEx w15:paraId="76079216" w15:done="0"/>
  <w15:commentEx w15:paraId="3A6E9782" w15:done="0"/>
  <w15:commentEx w15:paraId="54595B5B" w15:done="0"/>
  <w15:commentEx w15:paraId="232D5DE9" w15:done="0"/>
  <w15:commentEx w15:paraId="6118B1DB" w15:done="0"/>
  <w15:commentEx w15:paraId="09A69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B1385E" w14:textId="77777777" w:rsidR="007C3F7E" w:rsidRDefault="007C3F7E">
      <w:r>
        <w:separator/>
      </w:r>
    </w:p>
  </w:endnote>
  <w:endnote w:type="continuationSeparator" w:id="0">
    <w:p w14:paraId="030AB61F" w14:textId="77777777" w:rsidR="007C3F7E" w:rsidRDefault="007C3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6F4C0A" w:rsidRDefault="006F4C0A">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4F0E457C" w:rsidR="006F4C0A" w:rsidRDefault="006F4C0A">
        <w:pPr>
          <w:pStyle w:val="Footer"/>
          <w:jc w:val="right"/>
        </w:pPr>
        <w:r>
          <w:fldChar w:fldCharType="begin"/>
        </w:r>
        <w:r>
          <w:instrText xml:space="preserve"> PAGE   \* MERGEFORMAT </w:instrText>
        </w:r>
        <w:r>
          <w:fldChar w:fldCharType="separate"/>
        </w:r>
        <w:r w:rsidR="00B9018F">
          <w:rPr>
            <w:noProof/>
          </w:rPr>
          <w:t>26</w:t>
        </w:r>
        <w:r>
          <w:rPr>
            <w:noProof/>
          </w:rPr>
          <w:fldChar w:fldCharType="end"/>
        </w:r>
      </w:p>
    </w:sdtContent>
  </w:sdt>
  <w:p w14:paraId="6957D01F" w14:textId="77777777" w:rsidR="006F4C0A" w:rsidRDefault="006F4C0A">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DF0B8A" w14:textId="77777777" w:rsidR="007C3F7E" w:rsidRDefault="007C3F7E">
      <w:r>
        <w:separator/>
      </w:r>
    </w:p>
  </w:footnote>
  <w:footnote w:type="continuationSeparator" w:id="0">
    <w:p w14:paraId="174F061A" w14:textId="77777777" w:rsidR="007C3F7E" w:rsidRDefault="007C3F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6F4C0A" w:rsidRDefault="006F4C0A">
    <w:pPr>
      <w:pStyle w:val="FreeForm"/>
      <w:rPr>
        <w:rFonts w:ascii="Times New Roman" w:eastAsia="Times New Roman" w:hAnsi="Times New Roman"/>
        <w:color w:val="auto"/>
        <w:sz w:val="20"/>
        <w:lang w:val="sv-SE" w:bidi="x-none"/>
      </w:rPr>
    </w:pPr>
    <w:r>
      <w:br/>
    </w:r>
    <w:r>
      <w:rPr>
        <w:noProof/>
        <w:lang w:eastAsia="en-US"/>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6F4C0A" w:rsidRDefault="006F4C0A">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E459B2" w:rsidRDefault="00E459B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6F4C0A" w:rsidRDefault="006F4C0A">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inét Cronjé">
    <w15:presenceInfo w15:providerId="AD" w15:userId="S-1-5-21-1111707740-1469251426-2251862497-469913"/>
  </w15:person>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7AF3"/>
    <w:rsid w:val="000A3D5F"/>
    <w:rsid w:val="000A691E"/>
    <w:rsid w:val="000B41DE"/>
    <w:rsid w:val="000C2473"/>
    <w:rsid w:val="000C2FA4"/>
    <w:rsid w:val="000C533B"/>
    <w:rsid w:val="000C7208"/>
    <w:rsid w:val="000D25E1"/>
    <w:rsid w:val="000D574D"/>
    <w:rsid w:val="000D6AE0"/>
    <w:rsid w:val="000E48CA"/>
    <w:rsid w:val="000E5D5B"/>
    <w:rsid w:val="000F1A86"/>
    <w:rsid w:val="000F1FE0"/>
    <w:rsid w:val="000F295E"/>
    <w:rsid w:val="000F36BC"/>
    <w:rsid w:val="000F5BFC"/>
    <w:rsid w:val="001016C2"/>
    <w:rsid w:val="00104011"/>
    <w:rsid w:val="0010436D"/>
    <w:rsid w:val="001126A4"/>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5F1F"/>
    <w:rsid w:val="001D6E51"/>
    <w:rsid w:val="001E2955"/>
    <w:rsid w:val="001E48A7"/>
    <w:rsid w:val="001E5899"/>
    <w:rsid w:val="001F5C57"/>
    <w:rsid w:val="001F5F81"/>
    <w:rsid w:val="001F6A5A"/>
    <w:rsid w:val="00202B28"/>
    <w:rsid w:val="00207E36"/>
    <w:rsid w:val="002100E8"/>
    <w:rsid w:val="002107CB"/>
    <w:rsid w:val="00223570"/>
    <w:rsid w:val="0022612B"/>
    <w:rsid w:val="00234606"/>
    <w:rsid w:val="00236955"/>
    <w:rsid w:val="00240CEB"/>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05D61"/>
    <w:rsid w:val="005109E5"/>
    <w:rsid w:val="00511512"/>
    <w:rsid w:val="00512286"/>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3F7E"/>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1989"/>
    <w:rsid w:val="00985EBC"/>
    <w:rsid w:val="00991902"/>
    <w:rsid w:val="0099264E"/>
    <w:rsid w:val="00993C26"/>
    <w:rsid w:val="00996787"/>
    <w:rsid w:val="00996C7D"/>
    <w:rsid w:val="009A1259"/>
    <w:rsid w:val="009B6CA3"/>
    <w:rsid w:val="009C44F2"/>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84FBA"/>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330D5"/>
    <w:rsid w:val="00E4001F"/>
    <w:rsid w:val="00E44660"/>
    <w:rsid w:val="00E451B7"/>
    <w:rsid w:val="00E459B2"/>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ensus.gov/data/tables/2020/dec/2020-redistricting-supplementary-table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51C35-5C66-48A0-8A11-370111120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568</TotalTime>
  <Pages>28</Pages>
  <Words>15374</Words>
  <Characters>80869</Characters>
  <Application>Microsoft Office Word</Application>
  <DocSecurity>0</DocSecurity>
  <Lines>8985</Lines>
  <Paragraphs>8020</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oinét Cronjé</cp:lastModifiedBy>
  <cp:revision>33</cp:revision>
  <dcterms:created xsi:type="dcterms:W3CDTF">2022-01-26T14:44:00Z</dcterms:created>
  <dcterms:modified xsi:type="dcterms:W3CDTF">2022-01-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